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42ED7717" w14:textId="0E498323" w:rsidR="009B0D7D" w:rsidRPr="00070EA1" w:rsidRDefault="00341E66" w:rsidP="00517E79">
      <w:pPr>
        <w:pStyle w:val="Date"/>
        <w:spacing w:line="360" w:lineRule="auto"/>
        <w:rPr>
          <w:rFonts w:ascii="Times New Roman" w:hAnsi="Times New Roman" w:cs="Times New Roman"/>
        </w:r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r w:rsidR="009B0D7D" w:rsidRPr="00070EA1">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070EA1" w:rsidRDefault="00C152F0" w:rsidP="00517E79">
          <w:pPr>
            <w:pStyle w:val="TOCHeading"/>
            <w:spacing w:line="360" w:lineRule="auto"/>
          </w:pPr>
          <w:r w:rsidRPr="00070EA1">
            <w:t>Contents</w:t>
          </w:r>
        </w:p>
        <w:p w14:paraId="58BDDAAD" w14:textId="613C89A8" w:rsidR="00174BA2" w:rsidRDefault="00C152F0" w:rsidP="00174BA2">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67874797" w:history="1">
            <w:r w:rsidR="00174BA2" w:rsidRPr="00DD15B2">
              <w:rPr>
                <w:rStyle w:val="Hyperlink"/>
              </w:rPr>
              <w:t>DEDICATION</w:t>
            </w:r>
            <w:r w:rsidR="00174BA2">
              <w:rPr>
                <w:webHidden/>
              </w:rPr>
              <w:tab/>
            </w:r>
            <w:r w:rsidR="00174BA2">
              <w:rPr>
                <w:webHidden/>
              </w:rPr>
              <w:fldChar w:fldCharType="begin"/>
            </w:r>
            <w:r w:rsidR="00174BA2">
              <w:rPr>
                <w:webHidden/>
              </w:rPr>
              <w:instrText xml:space="preserve"> PAGEREF _Toc67874797 \h </w:instrText>
            </w:r>
            <w:r w:rsidR="00174BA2">
              <w:rPr>
                <w:webHidden/>
              </w:rPr>
            </w:r>
            <w:r w:rsidR="00174BA2">
              <w:rPr>
                <w:webHidden/>
              </w:rPr>
              <w:fldChar w:fldCharType="separate"/>
            </w:r>
            <w:r w:rsidR="004179D2">
              <w:rPr>
                <w:webHidden/>
              </w:rPr>
              <w:t>4</w:t>
            </w:r>
            <w:r w:rsidR="00174BA2">
              <w:rPr>
                <w:webHidden/>
              </w:rPr>
              <w:fldChar w:fldCharType="end"/>
            </w:r>
          </w:hyperlink>
        </w:p>
        <w:p w14:paraId="067B0DE5" w14:textId="338C61D1"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798" w:history="1">
            <w:r w:rsidR="00174BA2" w:rsidRPr="00DD15B2">
              <w:rPr>
                <w:rStyle w:val="Hyperlink"/>
              </w:rPr>
              <w:t>ACKNOWLEDGEMENTS</w:t>
            </w:r>
            <w:r w:rsidR="00174BA2">
              <w:rPr>
                <w:webHidden/>
              </w:rPr>
              <w:tab/>
            </w:r>
            <w:r w:rsidR="00174BA2">
              <w:rPr>
                <w:webHidden/>
              </w:rPr>
              <w:fldChar w:fldCharType="begin"/>
            </w:r>
            <w:r w:rsidR="00174BA2">
              <w:rPr>
                <w:webHidden/>
              </w:rPr>
              <w:instrText xml:space="preserve"> PAGEREF _Toc67874798 \h </w:instrText>
            </w:r>
            <w:r w:rsidR="00174BA2">
              <w:rPr>
                <w:webHidden/>
              </w:rPr>
            </w:r>
            <w:r w:rsidR="00174BA2">
              <w:rPr>
                <w:webHidden/>
              </w:rPr>
              <w:fldChar w:fldCharType="separate"/>
            </w:r>
            <w:r w:rsidR="004179D2">
              <w:rPr>
                <w:webHidden/>
              </w:rPr>
              <w:t>5</w:t>
            </w:r>
            <w:r w:rsidR="00174BA2">
              <w:rPr>
                <w:webHidden/>
              </w:rPr>
              <w:fldChar w:fldCharType="end"/>
            </w:r>
          </w:hyperlink>
        </w:p>
        <w:p w14:paraId="39D0C503" w14:textId="05A64AC8"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799" w:history="1">
            <w:r w:rsidR="00174BA2" w:rsidRPr="00DD15B2">
              <w:rPr>
                <w:rStyle w:val="Hyperlink"/>
              </w:rPr>
              <w:t>ABSTRACT</w:t>
            </w:r>
            <w:r w:rsidR="00174BA2">
              <w:rPr>
                <w:webHidden/>
              </w:rPr>
              <w:tab/>
            </w:r>
            <w:r w:rsidR="00174BA2">
              <w:rPr>
                <w:webHidden/>
              </w:rPr>
              <w:fldChar w:fldCharType="begin"/>
            </w:r>
            <w:r w:rsidR="00174BA2">
              <w:rPr>
                <w:webHidden/>
              </w:rPr>
              <w:instrText xml:space="preserve"> PAGEREF _Toc67874799 \h </w:instrText>
            </w:r>
            <w:r w:rsidR="00174BA2">
              <w:rPr>
                <w:webHidden/>
              </w:rPr>
            </w:r>
            <w:r w:rsidR="00174BA2">
              <w:rPr>
                <w:webHidden/>
              </w:rPr>
              <w:fldChar w:fldCharType="separate"/>
            </w:r>
            <w:r w:rsidR="004179D2">
              <w:rPr>
                <w:webHidden/>
              </w:rPr>
              <w:t>6</w:t>
            </w:r>
            <w:r w:rsidR="00174BA2">
              <w:rPr>
                <w:webHidden/>
              </w:rPr>
              <w:fldChar w:fldCharType="end"/>
            </w:r>
          </w:hyperlink>
        </w:p>
        <w:p w14:paraId="1922CE1F" w14:textId="3AE78D88"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0" w:history="1">
            <w:r w:rsidR="00174BA2" w:rsidRPr="00DD15B2">
              <w:rPr>
                <w:rStyle w:val="Hyperlink"/>
              </w:rPr>
              <w:t>LIST OF TABLES</w:t>
            </w:r>
            <w:r w:rsidR="00174BA2">
              <w:rPr>
                <w:webHidden/>
              </w:rPr>
              <w:tab/>
            </w:r>
            <w:r w:rsidR="00174BA2">
              <w:rPr>
                <w:webHidden/>
              </w:rPr>
              <w:fldChar w:fldCharType="begin"/>
            </w:r>
            <w:r w:rsidR="00174BA2">
              <w:rPr>
                <w:webHidden/>
              </w:rPr>
              <w:instrText xml:space="preserve"> PAGEREF _Toc67874800 \h </w:instrText>
            </w:r>
            <w:r w:rsidR="00174BA2">
              <w:rPr>
                <w:webHidden/>
              </w:rPr>
            </w:r>
            <w:r w:rsidR="00174BA2">
              <w:rPr>
                <w:webHidden/>
              </w:rPr>
              <w:fldChar w:fldCharType="separate"/>
            </w:r>
            <w:r w:rsidR="004179D2">
              <w:rPr>
                <w:webHidden/>
              </w:rPr>
              <w:t>7</w:t>
            </w:r>
            <w:r w:rsidR="00174BA2">
              <w:rPr>
                <w:webHidden/>
              </w:rPr>
              <w:fldChar w:fldCharType="end"/>
            </w:r>
          </w:hyperlink>
        </w:p>
        <w:p w14:paraId="674A406B" w14:textId="48AC5F42"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1" w:history="1">
            <w:r w:rsidR="00174BA2" w:rsidRPr="00DD15B2">
              <w:rPr>
                <w:rStyle w:val="Hyperlink"/>
              </w:rPr>
              <w:t>LIST OF FIGURES</w:t>
            </w:r>
            <w:r w:rsidR="00174BA2">
              <w:rPr>
                <w:webHidden/>
              </w:rPr>
              <w:tab/>
            </w:r>
            <w:r w:rsidR="00174BA2">
              <w:rPr>
                <w:webHidden/>
              </w:rPr>
              <w:fldChar w:fldCharType="begin"/>
            </w:r>
            <w:r w:rsidR="00174BA2">
              <w:rPr>
                <w:webHidden/>
              </w:rPr>
              <w:instrText xml:space="preserve"> PAGEREF _Toc67874801 \h </w:instrText>
            </w:r>
            <w:r w:rsidR="00174BA2">
              <w:rPr>
                <w:webHidden/>
              </w:rPr>
            </w:r>
            <w:r w:rsidR="00174BA2">
              <w:rPr>
                <w:webHidden/>
              </w:rPr>
              <w:fldChar w:fldCharType="separate"/>
            </w:r>
            <w:r w:rsidR="004179D2">
              <w:rPr>
                <w:webHidden/>
              </w:rPr>
              <w:t>7</w:t>
            </w:r>
            <w:r w:rsidR="00174BA2">
              <w:rPr>
                <w:webHidden/>
              </w:rPr>
              <w:fldChar w:fldCharType="end"/>
            </w:r>
          </w:hyperlink>
        </w:p>
        <w:p w14:paraId="26963BD0" w14:textId="07DEE21B"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2" w:history="1">
            <w:r w:rsidR="00174BA2" w:rsidRPr="00DD15B2">
              <w:rPr>
                <w:rStyle w:val="Hyperlink"/>
              </w:rPr>
              <w:t>LIST OF ABBREVIATIONS</w:t>
            </w:r>
            <w:r w:rsidR="00174BA2">
              <w:rPr>
                <w:webHidden/>
              </w:rPr>
              <w:tab/>
            </w:r>
            <w:r w:rsidR="00174BA2">
              <w:rPr>
                <w:webHidden/>
              </w:rPr>
              <w:fldChar w:fldCharType="begin"/>
            </w:r>
            <w:r w:rsidR="00174BA2">
              <w:rPr>
                <w:webHidden/>
              </w:rPr>
              <w:instrText xml:space="preserve"> PAGEREF _Toc67874802 \h </w:instrText>
            </w:r>
            <w:r w:rsidR="00174BA2">
              <w:rPr>
                <w:webHidden/>
              </w:rPr>
            </w:r>
            <w:r w:rsidR="00174BA2">
              <w:rPr>
                <w:webHidden/>
              </w:rPr>
              <w:fldChar w:fldCharType="separate"/>
            </w:r>
            <w:r w:rsidR="004179D2">
              <w:rPr>
                <w:webHidden/>
              </w:rPr>
              <w:t>8</w:t>
            </w:r>
            <w:r w:rsidR="00174BA2">
              <w:rPr>
                <w:webHidden/>
              </w:rPr>
              <w:fldChar w:fldCharType="end"/>
            </w:r>
          </w:hyperlink>
        </w:p>
        <w:p w14:paraId="6C816676" w14:textId="4654EC33"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3" w:history="1">
            <w:r w:rsidR="00174BA2" w:rsidRPr="00DD15B2">
              <w:rPr>
                <w:rStyle w:val="Hyperlink"/>
              </w:rPr>
              <w:t>CHAPTER 1: INTRODUCTION</w:t>
            </w:r>
            <w:r w:rsidR="00174BA2">
              <w:rPr>
                <w:webHidden/>
              </w:rPr>
              <w:tab/>
            </w:r>
            <w:r w:rsidR="00174BA2">
              <w:rPr>
                <w:webHidden/>
              </w:rPr>
              <w:fldChar w:fldCharType="begin"/>
            </w:r>
            <w:r w:rsidR="00174BA2">
              <w:rPr>
                <w:webHidden/>
              </w:rPr>
              <w:instrText xml:space="preserve"> PAGEREF _Toc67874803 \h </w:instrText>
            </w:r>
            <w:r w:rsidR="00174BA2">
              <w:rPr>
                <w:webHidden/>
              </w:rPr>
            </w:r>
            <w:r w:rsidR="00174BA2">
              <w:rPr>
                <w:webHidden/>
              </w:rPr>
              <w:fldChar w:fldCharType="separate"/>
            </w:r>
            <w:r w:rsidR="004179D2">
              <w:rPr>
                <w:webHidden/>
              </w:rPr>
              <w:t>9</w:t>
            </w:r>
            <w:r w:rsidR="00174BA2">
              <w:rPr>
                <w:webHidden/>
              </w:rPr>
              <w:fldChar w:fldCharType="end"/>
            </w:r>
          </w:hyperlink>
        </w:p>
        <w:p w14:paraId="3B44BD25" w14:textId="7A58234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4" w:history="1">
            <w:r w:rsidR="00174BA2" w:rsidRPr="00DD15B2">
              <w:rPr>
                <w:rStyle w:val="Hyperlink"/>
              </w:rPr>
              <w:t>1.1 Background of the Study</w:t>
            </w:r>
            <w:r w:rsidR="00174BA2">
              <w:rPr>
                <w:webHidden/>
              </w:rPr>
              <w:tab/>
            </w:r>
            <w:r w:rsidR="00174BA2">
              <w:rPr>
                <w:webHidden/>
              </w:rPr>
              <w:fldChar w:fldCharType="begin"/>
            </w:r>
            <w:r w:rsidR="00174BA2">
              <w:rPr>
                <w:webHidden/>
              </w:rPr>
              <w:instrText xml:space="preserve"> PAGEREF _Toc67874804 \h </w:instrText>
            </w:r>
            <w:r w:rsidR="00174BA2">
              <w:rPr>
                <w:webHidden/>
              </w:rPr>
            </w:r>
            <w:r w:rsidR="00174BA2">
              <w:rPr>
                <w:webHidden/>
              </w:rPr>
              <w:fldChar w:fldCharType="separate"/>
            </w:r>
            <w:r w:rsidR="004179D2">
              <w:rPr>
                <w:webHidden/>
              </w:rPr>
              <w:t>9</w:t>
            </w:r>
            <w:r w:rsidR="00174BA2">
              <w:rPr>
                <w:webHidden/>
              </w:rPr>
              <w:fldChar w:fldCharType="end"/>
            </w:r>
          </w:hyperlink>
        </w:p>
        <w:p w14:paraId="57190D15" w14:textId="154CF0A3"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5" w:history="1">
            <w:r w:rsidR="00174BA2" w:rsidRPr="00DD15B2">
              <w:rPr>
                <w:rStyle w:val="Hyperlink"/>
              </w:rPr>
              <w:t>1.1.1 Churn Analysis in the Telecom Industry</w:t>
            </w:r>
            <w:r w:rsidR="00174BA2">
              <w:rPr>
                <w:webHidden/>
              </w:rPr>
              <w:tab/>
            </w:r>
            <w:r w:rsidR="00174BA2">
              <w:rPr>
                <w:webHidden/>
              </w:rPr>
              <w:fldChar w:fldCharType="begin"/>
            </w:r>
            <w:r w:rsidR="00174BA2">
              <w:rPr>
                <w:webHidden/>
              </w:rPr>
              <w:instrText xml:space="preserve"> PAGEREF _Toc67874805 \h </w:instrText>
            </w:r>
            <w:r w:rsidR="00174BA2">
              <w:rPr>
                <w:webHidden/>
              </w:rPr>
            </w:r>
            <w:r w:rsidR="00174BA2">
              <w:rPr>
                <w:webHidden/>
              </w:rPr>
              <w:fldChar w:fldCharType="separate"/>
            </w:r>
            <w:r w:rsidR="004179D2">
              <w:rPr>
                <w:webHidden/>
              </w:rPr>
              <w:t>9</w:t>
            </w:r>
            <w:r w:rsidR="00174BA2">
              <w:rPr>
                <w:webHidden/>
              </w:rPr>
              <w:fldChar w:fldCharType="end"/>
            </w:r>
          </w:hyperlink>
        </w:p>
        <w:p w14:paraId="7717B3E5" w14:textId="12E7F1DC"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6" w:history="1">
            <w:r w:rsidR="00174BA2" w:rsidRPr="00DD15B2">
              <w:rPr>
                <w:rStyle w:val="Hyperlink"/>
              </w:rPr>
              <w:t>1.1.2 Flagging customers and retention policies</w:t>
            </w:r>
            <w:r w:rsidR="00174BA2">
              <w:rPr>
                <w:webHidden/>
              </w:rPr>
              <w:tab/>
            </w:r>
            <w:r w:rsidR="00174BA2">
              <w:rPr>
                <w:webHidden/>
              </w:rPr>
              <w:fldChar w:fldCharType="begin"/>
            </w:r>
            <w:r w:rsidR="00174BA2">
              <w:rPr>
                <w:webHidden/>
              </w:rPr>
              <w:instrText xml:space="preserve"> PAGEREF _Toc67874806 \h </w:instrText>
            </w:r>
            <w:r w:rsidR="00174BA2">
              <w:rPr>
                <w:webHidden/>
              </w:rPr>
            </w:r>
            <w:r w:rsidR="00174BA2">
              <w:rPr>
                <w:webHidden/>
              </w:rPr>
              <w:fldChar w:fldCharType="separate"/>
            </w:r>
            <w:r w:rsidR="004179D2">
              <w:rPr>
                <w:webHidden/>
              </w:rPr>
              <w:t>10</w:t>
            </w:r>
            <w:r w:rsidR="00174BA2">
              <w:rPr>
                <w:webHidden/>
              </w:rPr>
              <w:fldChar w:fldCharType="end"/>
            </w:r>
          </w:hyperlink>
        </w:p>
        <w:p w14:paraId="635D4D27" w14:textId="29ADA9BB"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7" w:history="1">
            <w:r w:rsidR="00174BA2" w:rsidRPr="00DD15B2">
              <w:rPr>
                <w:rStyle w:val="Hyperlink"/>
              </w:rPr>
              <w:t>1.2 Struggles of the Telecom Industry</w:t>
            </w:r>
            <w:r w:rsidR="00174BA2">
              <w:rPr>
                <w:webHidden/>
              </w:rPr>
              <w:tab/>
            </w:r>
            <w:r w:rsidR="00174BA2">
              <w:rPr>
                <w:webHidden/>
              </w:rPr>
              <w:fldChar w:fldCharType="begin"/>
            </w:r>
            <w:r w:rsidR="00174BA2">
              <w:rPr>
                <w:webHidden/>
              </w:rPr>
              <w:instrText xml:space="preserve"> PAGEREF _Toc67874807 \h </w:instrText>
            </w:r>
            <w:r w:rsidR="00174BA2">
              <w:rPr>
                <w:webHidden/>
              </w:rPr>
            </w:r>
            <w:r w:rsidR="00174BA2">
              <w:rPr>
                <w:webHidden/>
              </w:rPr>
              <w:fldChar w:fldCharType="separate"/>
            </w:r>
            <w:r w:rsidR="004179D2">
              <w:rPr>
                <w:webHidden/>
              </w:rPr>
              <w:t>11</w:t>
            </w:r>
            <w:r w:rsidR="00174BA2">
              <w:rPr>
                <w:webHidden/>
              </w:rPr>
              <w:fldChar w:fldCharType="end"/>
            </w:r>
          </w:hyperlink>
        </w:p>
        <w:p w14:paraId="0D65BFD7" w14:textId="0FDD55DF"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8" w:history="1">
            <w:r w:rsidR="00174BA2" w:rsidRPr="00DD15B2">
              <w:rPr>
                <w:rStyle w:val="Hyperlink"/>
              </w:rPr>
              <w:t>1.3 Problem Statement</w:t>
            </w:r>
            <w:r w:rsidR="00174BA2">
              <w:rPr>
                <w:webHidden/>
              </w:rPr>
              <w:tab/>
            </w:r>
            <w:r w:rsidR="00174BA2">
              <w:rPr>
                <w:webHidden/>
              </w:rPr>
              <w:fldChar w:fldCharType="begin"/>
            </w:r>
            <w:r w:rsidR="00174BA2">
              <w:rPr>
                <w:webHidden/>
              </w:rPr>
              <w:instrText xml:space="preserve"> PAGEREF _Toc67874808 \h </w:instrText>
            </w:r>
            <w:r w:rsidR="00174BA2">
              <w:rPr>
                <w:webHidden/>
              </w:rPr>
            </w:r>
            <w:r w:rsidR="00174BA2">
              <w:rPr>
                <w:webHidden/>
              </w:rPr>
              <w:fldChar w:fldCharType="separate"/>
            </w:r>
            <w:r w:rsidR="004179D2">
              <w:rPr>
                <w:webHidden/>
              </w:rPr>
              <w:t>12</w:t>
            </w:r>
            <w:r w:rsidR="00174BA2">
              <w:rPr>
                <w:webHidden/>
              </w:rPr>
              <w:fldChar w:fldCharType="end"/>
            </w:r>
          </w:hyperlink>
        </w:p>
        <w:p w14:paraId="137D5973" w14:textId="1DEDECC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9" w:history="1">
            <w:r w:rsidR="00174BA2" w:rsidRPr="00DD15B2">
              <w:rPr>
                <w:rStyle w:val="Hyperlink"/>
              </w:rPr>
              <w:t>1.4 Aim and Objectives</w:t>
            </w:r>
            <w:r w:rsidR="00174BA2">
              <w:rPr>
                <w:webHidden/>
              </w:rPr>
              <w:tab/>
            </w:r>
            <w:r w:rsidR="00174BA2">
              <w:rPr>
                <w:webHidden/>
              </w:rPr>
              <w:fldChar w:fldCharType="begin"/>
            </w:r>
            <w:r w:rsidR="00174BA2">
              <w:rPr>
                <w:webHidden/>
              </w:rPr>
              <w:instrText xml:space="preserve"> PAGEREF _Toc67874809 \h </w:instrText>
            </w:r>
            <w:r w:rsidR="00174BA2">
              <w:rPr>
                <w:webHidden/>
              </w:rPr>
            </w:r>
            <w:r w:rsidR="00174BA2">
              <w:rPr>
                <w:webHidden/>
              </w:rPr>
              <w:fldChar w:fldCharType="separate"/>
            </w:r>
            <w:r w:rsidR="004179D2">
              <w:rPr>
                <w:webHidden/>
              </w:rPr>
              <w:t>12</w:t>
            </w:r>
            <w:r w:rsidR="00174BA2">
              <w:rPr>
                <w:webHidden/>
              </w:rPr>
              <w:fldChar w:fldCharType="end"/>
            </w:r>
          </w:hyperlink>
        </w:p>
        <w:p w14:paraId="4ADD490C" w14:textId="0833686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0" w:history="1">
            <w:r w:rsidR="00174BA2" w:rsidRPr="00DD15B2">
              <w:rPr>
                <w:rStyle w:val="Hyperlink"/>
              </w:rPr>
              <w:t>1.5 Research Questions</w:t>
            </w:r>
            <w:r w:rsidR="00174BA2">
              <w:rPr>
                <w:webHidden/>
              </w:rPr>
              <w:tab/>
            </w:r>
            <w:r w:rsidR="00174BA2">
              <w:rPr>
                <w:webHidden/>
              </w:rPr>
              <w:fldChar w:fldCharType="begin"/>
            </w:r>
            <w:r w:rsidR="00174BA2">
              <w:rPr>
                <w:webHidden/>
              </w:rPr>
              <w:instrText xml:space="preserve"> PAGEREF _Toc67874810 \h </w:instrText>
            </w:r>
            <w:r w:rsidR="00174BA2">
              <w:rPr>
                <w:webHidden/>
              </w:rPr>
            </w:r>
            <w:r w:rsidR="00174BA2">
              <w:rPr>
                <w:webHidden/>
              </w:rPr>
              <w:fldChar w:fldCharType="separate"/>
            </w:r>
            <w:r w:rsidR="004179D2">
              <w:rPr>
                <w:webHidden/>
              </w:rPr>
              <w:t>13</w:t>
            </w:r>
            <w:r w:rsidR="00174BA2">
              <w:rPr>
                <w:webHidden/>
              </w:rPr>
              <w:fldChar w:fldCharType="end"/>
            </w:r>
          </w:hyperlink>
        </w:p>
        <w:p w14:paraId="26483B03" w14:textId="1B22A130"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1" w:history="1">
            <w:r w:rsidR="00174BA2" w:rsidRPr="00DD15B2">
              <w:rPr>
                <w:rStyle w:val="Hyperlink"/>
              </w:rPr>
              <w:t>1.7 Significance of the Study</w:t>
            </w:r>
            <w:r w:rsidR="00174BA2">
              <w:rPr>
                <w:webHidden/>
              </w:rPr>
              <w:tab/>
            </w:r>
            <w:r w:rsidR="00174BA2">
              <w:rPr>
                <w:webHidden/>
              </w:rPr>
              <w:fldChar w:fldCharType="begin"/>
            </w:r>
            <w:r w:rsidR="00174BA2">
              <w:rPr>
                <w:webHidden/>
              </w:rPr>
              <w:instrText xml:space="preserve"> PAGEREF _Toc67874811 \h </w:instrText>
            </w:r>
            <w:r w:rsidR="00174BA2">
              <w:rPr>
                <w:webHidden/>
              </w:rPr>
            </w:r>
            <w:r w:rsidR="00174BA2">
              <w:rPr>
                <w:webHidden/>
              </w:rPr>
              <w:fldChar w:fldCharType="separate"/>
            </w:r>
            <w:r w:rsidR="004179D2">
              <w:rPr>
                <w:webHidden/>
              </w:rPr>
              <w:t>14</w:t>
            </w:r>
            <w:r w:rsidR="00174BA2">
              <w:rPr>
                <w:webHidden/>
              </w:rPr>
              <w:fldChar w:fldCharType="end"/>
            </w:r>
          </w:hyperlink>
        </w:p>
        <w:p w14:paraId="3C0C99E9" w14:textId="66431DAA"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12" w:history="1">
            <w:r w:rsidR="00174BA2" w:rsidRPr="00DD15B2">
              <w:rPr>
                <w:rStyle w:val="Hyperlink"/>
              </w:rPr>
              <w:t>CHAPTER 2: LITERATURE REVIEW</w:t>
            </w:r>
            <w:r w:rsidR="00174BA2">
              <w:rPr>
                <w:webHidden/>
              </w:rPr>
              <w:tab/>
            </w:r>
            <w:r w:rsidR="00174BA2">
              <w:rPr>
                <w:webHidden/>
              </w:rPr>
              <w:fldChar w:fldCharType="begin"/>
            </w:r>
            <w:r w:rsidR="00174BA2">
              <w:rPr>
                <w:webHidden/>
              </w:rPr>
              <w:instrText xml:space="preserve"> PAGEREF _Toc67874812 \h </w:instrText>
            </w:r>
            <w:r w:rsidR="00174BA2">
              <w:rPr>
                <w:webHidden/>
              </w:rPr>
            </w:r>
            <w:r w:rsidR="00174BA2">
              <w:rPr>
                <w:webHidden/>
              </w:rPr>
              <w:fldChar w:fldCharType="separate"/>
            </w:r>
            <w:r w:rsidR="004179D2">
              <w:rPr>
                <w:webHidden/>
              </w:rPr>
              <w:t>16</w:t>
            </w:r>
            <w:r w:rsidR="00174BA2">
              <w:rPr>
                <w:webHidden/>
              </w:rPr>
              <w:fldChar w:fldCharType="end"/>
            </w:r>
          </w:hyperlink>
        </w:p>
        <w:p w14:paraId="4A7965D9" w14:textId="26B85A80"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3" w:history="1">
            <w:r w:rsidR="00174BA2" w:rsidRPr="00DD15B2">
              <w:rPr>
                <w:rStyle w:val="Hyperlink"/>
              </w:rPr>
              <w:t>2.1 Introduction</w:t>
            </w:r>
            <w:r w:rsidR="00174BA2">
              <w:rPr>
                <w:webHidden/>
              </w:rPr>
              <w:tab/>
            </w:r>
            <w:r w:rsidR="00174BA2">
              <w:rPr>
                <w:webHidden/>
              </w:rPr>
              <w:fldChar w:fldCharType="begin"/>
            </w:r>
            <w:r w:rsidR="00174BA2">
              <w:rPr>
                <w:webHidden/>
              </w:rPr>
              <w:instrText xml:space="preserve"> PAGEREF _Toc67874813 \h </w:instrText>
            </w:r>
            <w:r w:rsidR="00174BA2">
              <w:rPr>
                <w:webHidden/>
              </w:rPr>
            </w:r>
            <w:r w:rsidR="00174BA2">
              <w:rPr>
                <w:webHidden/>
              </w:rPr>
              <w:fldChar w:fldCharType="separate"/>
            </w:r>
            <w:r w:rsidR="004179D2">
              <w:rPr>
                <w:webHidden/>
              </w:rPr>
              <w:t>17</w:t>
            </w:r>
            <w:r w:rsidR="00174BA2">
              <w:rPr>
                <w:webHidden/>
              </w:rPr>
              <w:fldChar w:fldCharType="end"/>
            </w:r>
          </w:hyperlink>
        </w:p>
        <w:p w14:paraId="2E450662" w14:textId="5B2F2F08"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4" w:history="1">
            <w:r w:rsidR="00174BA2" w:rsidRPr="00DD15B2">
              <w:rPr>
                <w:rStyle w:val="Hyperlink"/>
              </w:rPr>
              <w:t>2.2 Data Analytics in the Telecom Industry</w:t>
            </w:r>
            <w:r w:rsidR="00174BA2">
              <w:rPr>
                <w:webHidden/>
              </w:rPr>
              <w:tab/>
            </w:r>
            <w:r w:rsidR="00174BA2">
              <w:rPr>
                <w:webHidden/>
              </w:rPr>
              <w:fldChar w:fldCharType="begin"/>
            </w:r>
            <w:r w:rsidR="00174BA2">
              <w:rPr>
                <w:webHidden/>
              </w:rPr>
              <w:instrText xml:space="preserve"> PAGEREF _Toc67874814 \h </w:instrText>
            </w:r>
            <w:r w:rsidR="00174BA2">
              <w:rPr>
                <w:webHidden/>
              </w:rPr>
            </w:r>
            <w:r w:rsidR="00174BA2">
              <w:rPr>
                <w:webHidden/>
              </w:rPr>
              <w:fldChar w:fldCharType="separate"/>
            </w:r>
            <w:r w:rsidR="004179D2">
              <w:rPr>
                <w:webHidden/>
              </w:rPr>
              <w:t>18</w:t>
            </w:r>
            <w:r w:rsidR="00174BA2">
              <w:rPr>
                <w:webHidden/>
              </w:rPr>
              <w:fldChar w:fldCharType="end"/>
            </w:r>
          </w:hyperlink>
        </w:p>
        <w:p w14:paraId="29129B32" w14:textId="03F0126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5" w:history="1">
            <w:r w:rsidR="00174BA2" w:rsidRPr="00DD15B2">
              <w:rPr>
                <w:rStyle w:val="Hyperlink"/>
              </w:rPr>
              <w:t>2.3 Customer Attrition in the Telecom Industry</w:t>
            </w:r>
            <w:r w:rsidR="00174BA2">
              <w:rPr>
                <w:webHidden/>
              </w:rPr>
              <w:tab/>
            </w:r>
            <w:r w:rsidR="00174BA2">
              <w:rPr>
                <w:webHidden/>
              </w:rPr>
              <w:fldChar w:fldCharType="begin"/>
            </w:r>
            <w:r w:rsidR="00174BA2">
              <w:rPr>
                <w:webHidden/>
              </w:rPr>
              <w:instrText xml:space="preserve"> PAGEREF _Toc67874815 \h </w:instrText>
            </w:r>
            <w:r w:rsidR="00174BA2">
              <w:rPr>
                <w:webHidden/>
              </w:rPr>
            </w:r>
            <w:r w:rsidR="00174BA2">
              <w:rPr>
                <w:webHidden/>
              </w:rPr>
              <w:fldChar w:fldCharType="separate"/>
            </w:r>
            <w:r w:rsidR="004179D2">
              <w:rPr>
                <w:webHidden/>
              </w:rPr>
              <w:t>20</w:t>
            </w:r>
            <w:r w:rsidR="00174BA2">
              <w:rPr>
                <w:webHidden/>
              </w:rPr>
              <w:fldChar w:fldCharType="end"/>
            </w:r>
          </w:hyperlink>
        </w:p>
        <w:p w14:paraId="49D88C7A" w14:textId="452424F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6" w:history="1">
            <w:r w:rsidR="00174BA2" w:rsidRPr="00DD15B2">
              <w:rPr>
                <w:rStyle w:val="Hyperlink"/>
              </w:rPr>
              <w:t>2.4 Predictive Modelling in Customer Churn Analysis</w:t>
            </w:r>
            <w:r w:rsidR="00174BA2">
              <w:rPr>
                <w:webHidden/>
              </w:rPr>
              <w:tab/>
            </w:r>
            <w:r w:rsidR="00174BA2">
              <w:rPr>
                <w:webHidden/>
              </w:rPr>
              <w:fldChar w:fldCharType="begin"/>
            </w:r>
            <w:r w:rsidR="00174BA2">
              <w:rPr>
                <w:webHidden/>
              </w:rPr>
              <w:instrText xml:space="preserve"> PAGEREF _Toc67874816 \h </w:instrText>
            </w:r>
            <w:r w:rsidR="00174BA2">
              <w:rPr>
                <w:webHidden/>
              </w:rPr>
            </w:r>
            <w:r w:rsidR="00174BA2">
              <w:rPr>
                <w:webHidden/>
              </w:rPr>
              <w:fldChar w:fldCharType="separate"/>
            </w:r>
            <w:r w:rsidR="004179D2">
              <w:rPr>
                <w:webHidden/>
              </w:rPr>
              <w:t>22</w:t>
            </w:r>
            <w:r w:rsidR="00174BA2">
              <w:rPr>
                <w:webHidden/>
              </w:rPr>
              <w:fldChar w:fldCharType="end"/>
            </w:r>
          </w:hyperlink>
        </w:p>
        <w:p w14:paraId="139210D2" w14:textId="3989029D"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7" w:history="1">
            <w:r w:rsidR="00174BA2" w:rsidRPr="00DD15B2">
              <w:rPr>
                <w:rStyle w:val="Hyperlink"/>
              </w:rPr>
              <w:t>2.5 Visual Analytics in Telecom</w:t>
            </w:r>
            <w:r w:rsidR="00174BA2">
              <w:rPr>
                <w:webHidden/>
              </w:rPr>
              <w:tab/>
            </w:r>
            <w:r w:rsidR="00174BA2">
              <w:rPr>
                <w:webHidden/>
              </w:rPr>
              <w:fldChar w:fldCharType="begin"/>
            </w:r>
            <w:r w:rsidR="00174BA2">
              <w:rPr>
                <w:webHidden/>
              </w:rPr>
              <w:instrText xml:space="preserve"> PAGEREF _Toc67874817 \h </w:instrText>
            </w:r>
            <w:r w:rsidR="00174BA2">
              <w:rPr>
                <w:webHidden/>
              </w:rPr>
            </w:r>
            <w:r w:rsidR="00174BA2">
              <w:rPr>
                <w:webHidden/>
              </w:rPr>
              <w:fldChar w:fldCharType="separate"/>
            </w:r>
            <w:r w:rsidR="004179D2">
              <w:rPr>
                <w:webHidden/>
              </w:rPr>
              <w:t>23</w:t>
            </w:r>
            <w:r w:rsidR="00174BA2">
              <w:rPr>
                <w:webHidden/>
              </w:rPr>
              <w:fldChar w:fldCharType="end"/>
            </w:r>
          </w:hyperlink>
        </w:p>
        <w:p w14:paraId="659BFC5D" w14:textId="2DA68113"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8" w:history="1">
            <w:r w:rsidR="00174BA2" w:rsidRPr="00DD15B2">
              <w:rPr>
                <w:rStyle w:val="Hyperlink"/>
              </w:rPr>
              <w:t>2.6 Related Research Publications</w:t>
            </w:r>
            <w:r w:rsidR="00174BA2">
              <w:rPr>
                <w:webHidden/>
              </w:rPr>
              <w:tab/>
            </w:r>
            <w:r w:rsidR="00174BA2">
              <w:rPr>
                <w:webHidden/>
              </w:rPr>
              <w:fldChar w:fldCharType="begin"/>
            </w:r>
            <w:r w:rsidR="00174BA2">
              <w:rPr>
                <w:webHidden/>
              </w:rPr>
              <w:instrText xml:space="preserve"> PAGEREF _Toc67874818 \h </w:instrText>
            </w:r>
            <w:r w:rsidR="00174BA2">
              <w:rPr>
                <w:webHidden/>
              </w:rPr>
            </w:r>
            <w:r w:rsidR="00174BA2">
              <w:rPr>
                <w:webHidden/>
              </w:rPr>
              <w:fldChar w:fldCharType="separate"/>
            </w:r>
            <w:r w:rsidR="004179D2">
              <w:rPr>
                <w:webHidden/>
              </w:rPr>
              <w:t>24</w:t>
            </w:r>
            <w:r w:rsidR="00174BA2">
              <w:rPr>
                <w:webHidden/>
              </w:rPr>
              <w:fldChar w:fldCharType="end"/>
            </w:r>
          </w:hyperlink>
        </w:p>
        <w:p w14:paraId="2C2D5ED8" w14:textId="48219F1E"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19" w:history="1">
            <w:r w:rsidR="00174BA2" w:rsidRPr="00DD15B2">
              <w:rPr>
                <w:rStyle w:val="Hyperlink"/>
              </w:rPr>
              <w:t>2.6.1 Feature Engineering for Telecom Datasets</w:t>
            </w:r>
            <w:r w:rsidR="00174BA2">
              <w:rPr>
                <w:webHidden/>
              </w:rPr>
              <w:tab/>
            </w:r>
            <w:r w:rsidR="00174BA2">
              <w:rPr>
                <w:webHidden/>
              </w:rPr>
              <w:fldChar w:fldCharType="begin"/>
            </w:r>
            <w:r w:rsidR="00174BA2">
              <w:rPr>
                <w:webHidden/>
              </w:rPr>
              <w:instrText xml:space="preserve"> PAGEREF _Toc67874819 \h </w:instrText>
            </w:r>
            <w:r w:rsidR="00174BA2">
              <w:rPr>
                <w:webHidden/>
              </w:rPr>
            </w:r>
            <w:r w:rsidR="00174BA2">
              <w:rPr>
                <w:webHidden/>
              </w:rPr>
              <w:fldChar w:fldCharType="separate"/>
            </w:r>
            <w:r w:rsidR="004179D2">
              <w:rPr>
                <w:webHidden/>
              </w:rPr>
              <w:t>24</w:t>
            </w:r>
            <w:r w:rsidR="00174BA2">
              <w:rPr>
                <w:webHidden/>
              </w:rPr>
              <w:fldChar w:fldCharType="end"/>
            </w:r>
          </w:hyperlink>
        </w:p>
        <w:p w14:paraId="639C3CE3" w14:textId="1A490815"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0" w:history="1">
            <w:r w:rsidR="00174BA2" w:rsidRPr="00DD15B2">
              <w:rPr>
                <w:rStyle w:val="Hyperlink"/>
              </w:rPr>
              <w:t>2.6.2 Handling Class Imbalance in Machine Learning</w:t>
            </w:r>
            <w:r w:rsidR="00174BA2">
              <w:rPr>
                <w:webHidden/>
              </w:rPr>
              <w:tab/>
            </w:r>
            <w:r w:rsidR="00174BA2">
              <w:rPr>
                <w:webHidden/>
              </w:rPr>
              <w:fldChar w:fldCharType="begin"/>
            </w:r>
            <w:r w:rsidR="00174BA2">
              <w:rPr>
                <w:webHidden/>
              </w:rPr>
              <w:instrText xml:space="preserve"> PAGEREF _Toc67874820 \h </w:instrText>
            </w:r>
            <w:r w:rsidR="00174BA2">
              <w:rPr>
                <w:webHidden/>
              </w:rPr>
            </w:r>
            <w:r w:rsidR="00174BA2">
              <w:rPr>
                <w:webHidden/>
              </w:rPr>
              <w:fldChar w:fldCharType="separate"/>
            </w:r>
            <w:r w:rsidR="004179D2">
              <w:rPr>
                <w:webHidden/>
              </w:rPr>
              <w:t>25</w:t>
            </w:r>
            <w:r w:rsidR="00174BA2">
              <w:rPr>
                <w:webHidden/>
              </w:rPr>
              <w:fldChar w:fldCharType="end"/>
            </w:r>
          </w:hyperlink>
        </w:p>
        <w:p w14:paraId="7BD8C80C" w14:textId="53F9AFEE"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1" w:history="1">
            <w:r w:rsidR="00174BA2" w:rsidRPr="00DD15B2">
              <w:rPr>
                <w:rStyle w:val="Hyperlink"/>
              </w:rPr>
              <w:t>2.6.3 Implementation of a predictive framework</w:t>
            </w:r>
            <w:r w:rsidR="00174BA2">
              <w:rPr>
                <w:webHidden/>
              </w:rPr>
              <w:tab/>
            </w:r>
            <w:r w:rsidR="00174BA2">
              <w:rPr>
                <w:webHidden/>
              </w:rPr>
              <w:fldChar w:fldCharType="begin"/>
            </w:r>
            <w:r w:rsidR="00174BA2">
              <w:rPr>
                <w:webHidden/>
              </w:rPr>
              <w:instrText xml:space="preserve"> PAGEREF _Toc67874821 \h </w:instrText>
            </w:r>
            <w:r w:rsidR="00174BA2">
              <w:rPr>
                <w:webHidden/>
              </w:rPr>
            </w:r>
            <w:r w:rsidR="00174BA2">
              <w:rPr>
                <w:webHidden/>
              </w:rPr>
              <w:fldChar w:fldCharType="separate"/>
            </w:r>
            <w:r w:rsidR="004179D2">
              <w:rPr>
                <w:webHidden/>
              </w:rPr>
              <w:t>26</w:t>
            </w:r>
            <w:r w:rsidR="00174BA2">
              <w:rPr>
                <w:webHidden/>
              </w:rPr>
              <w:fldChar w:fldCharType="end"/>
            </w:r>
          </w:hyperlink>
        </w:p>
        <w:p w14:paraId="467F70AA" w14:textId="09480BB6"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2" w:history="1">
            <w:r w:rsidR="00174BA2" w:rsidRPr="00DD15B2">
              <w:rPr>
                <w:rStyle w:val="Hyperlink"/>
              </w:rPr>
              <w:t>2.6.4 Reviews of Evaluation Metrics for Classification</w:t>
            </w:r>
            <w:r w:rsidR="00174BA2">
              <w:rPr>
                <w:webHidden/>
              </w:rPr>
              <w:tab/>
            </w:r>
            <w:r w:rsidR="00174BA2">
              <w:rPr>
                <w:webHidden/>
              </w:rPr>
              <w:fldChar w:fldCharType="begin"/>
            </w:r>
            <w:r w:rsidR="00174BA2">
              <w:rPr>
                <w:webHidden/>
              </w:rPr>
              <w:instrText xml:space="preserve"> PAGEREF _Toc67874822 \h </w:instrText>
            </w:r>
            <w:r w:rsidR="00174BA2">
              <w:rPr>
                <w:webHidden/>
              </w:rPr>
            </w:r>
            <w:r w:rsidR="00174BA2">
              <w:rPr>
                <w:webHidden/>
              </w:rPr>
              <w:fldChar w:fldCharType="separate"/>
            </w:r>
            <w:r w:rsidR="004179D2">
              <w:rPr>
                <w:webHidden/>
              </w:rPr>
              <w:t>27</w:t>
            </w:r>
            <w:r w:rsidR="00174BA2">
              <w:rPr>
                <w:webHidden/>
              </w:rPr>
              <w:fldChar w:fldCharType="end"/>
            </w:r>
          </w:hyperlink>
        </w:p>
        <w:p w14:paraId="221210C9" w14:textId="182BDB6D"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3" w:history="1">
            <w:r w:rsidR="00174BA2" w:rsidRPr="00DD15B2">
              <w:rPr>
                <w:rStyle w:val="Hyperlink"/>
              </w:rPr>
              <w:t>2.6.5 Summary of Literature Review</w:t>
            </w:r>
            <w:r w:rsidR="00174BA2">
              <w:rPr>
                <w:webHidden/>
              </w:rPr>
              <w:tab/>
            </w:r>
            <w:r w:rsidR="00174BA2">
              <w:rPr>
                <w:webHidden/>
              </w:rPr>
              <w:fldChar w:fldCharType="begin"/>
            </w:r>
            <w:r w:rsidR="00174BA2">
              <w:rPr>
                <w:webHidden/>
              </w:rPr>
              <w:instrText xml:space="preserve"> PAGEREF _Toc67874823 \h </w:instrText>
            </w:r>
            <w:r w:rsidR="00174BA2">
              <w:rPr>
                <w:webHidden/>
              </w:rPr>
            </w:r>
            <w:r w:rsidR="00174BA2">
              <w:rPr>
                <w:webHidden/>
              </w:rPr>
              <w:fldChar w:fldCharType="separate"/>
            </w:r>
            <w:r w:rsidR="004179D2">
              <w:rPr>
                <w:webHidden/>
              </w:rPr>
              <w:t>29</w:t>
            </w:r>
            <w:r w:rsidR="00174BA2">
              <w:rPr>
                <w:webHidden/>
              </w:rPr>
              <w:fldChar w:fldCharType="end"/>
            </w:r>
          </w:hyperlink>
        </w:p>
        <w:p w14:paraId="2A1ABF7F" w14:textId="04F5D83B"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4" w:history="1">
            <w:r w:rsidR="00174BA2" w:rsidRPr="00DD15B2">
              <w:rPr>
                <w:rStyle w:val="Hyperlink"/>
              </w:rPr>
              <w:t>2.7 Discussion</w:t>
            </w:r>
            <w:r w:rsidR="00174BA2">
              <w:rPr>
                <w:webHidden/>
              </w:rPr>
              <w:tab/>
            </w:r>
            <w:r w:rsidR="00174BA2">
              <w:rPr>
                <w:webHidden/>
              </w:rPr>
              <w:fldChar w:fldCharType="begin"/>
            </w:r>
            <w:r w:rsidR="00174BA2">
              <w:rPr>
                <w:webHidden/>
              </w:rPr>
              <w:instrText xml:space="preserve"> PAGEREF _Toc67874824 \h </w:instrText>
            </w:r>
            <w:r w:rsidR="00174BA2">
              <w:rPr>
                <w:webHidden/>
              </w:rPr>
            </w:r>
            <w:r w:rsidR="00174BA2">
              <w:rPr>
                <w:webHidden/>
              </w:rPr>
              <w:fldChar w:fldCharType="separate"/>
            </w:r>
            <w:r w:rsidR="004179D2">
              <w:rPr>
                <w:webHidden/>
              </w:rPr>
              <w:t>30</w:t>
            </w:r>
            <w:r w:rsidR="00174BA2">
              <w:rPr>
                <w:webHidden/>
              </w:rPr>
              <w:fldChar w:fldCharType="end"/>
            </w:r>
          </w:hyperlink>
        </w:p>
        <w:p w14:paraId="5F3121C2" w14:textId="34421C3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5" w:history="1">
            <w:r w:rsidR="00174BA2" w:rsidRPr="00DD15B2">
              <w:rPr>
                <w:rStyle w:val="Hyperlink"/>
              </w:rPr>
              <w:t>2.8 Summary</w:t>
            </w:r>
            <w:r w:rsidR="00174BA2">
              <w:rPr>
                <w:webHidden/>
              </w:rPr>
              <w:tab/>
            </w:r>
            <w:r w:rsidR="00174BA2">
              <w:rPr>
                <w:webHidden/>
              </w:rPr>
              <w:fldChar w:fldCharType="begin"/>
            </w:r>
            <w:r w:rsidR="00174BA2">
              <w:rPr>
                <w:webHidden/>
              </w:rPr>
              <w:instrText xml:space="preserve"> PAGEREF _Toc67874825 \h </w:instrText>
            </w:r>
            <w:r w:rsidR="00174BA2">
              <w:rPr>
                <w:webHidden/>
              </w:rPr>
            </w:r>
            <w:r w:rsidR="00174BA2">
              <w:rPr>
                <w:webHidden/>
              </w:rPr>
              <w:fldChar w:fldCharType="separate"/>
            </w:r>
            <w:r w:rsidR="004179D2">
              <w:rPr>
                <w:webHidden/>
              </w:rPr>
              <w:t>34</w:t>
            </w:r>
            <w:r w:rsidR="00174BA2">
              <w:rPr>
                <w:webHidden/>
              </w:rPr>
              <w:fldChar w:fldCharType="end"/>
            </w:r>
          </w:hyperlink>
        </w:p>
        <w:p w14:paraId="7AE8F946" w14:textId="2CFE9B1C"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26" w:history="1">
            <w:r w:rsidR="00174BA2" w:rsidRPr="00DD15B2">
              <w:rPr>
                <w:rStyle w:val="Hyperlink"/>
              </w:rPr>
              <w:t>CHAPTER 3: RESEARCH METHODOLOGY</w:t>
            </w:r>
            <w:r w:rsidR="00174BA2">
              <w:rPr>
                <w:webHidden/>
              </w:rPr>
              <w:tab/>
            </w:r>
            <w:r w:rsidR="00174BA2">
              <w:rPr>
                <w:webHidden/>
              </w:rPr>
              <w:fldChar w:fldCharType="begin"/>
            </w:r>
            <w:r w:rsidR="00174BA2">
              <w:rPr>
                <w:webHidden/>
              </w:rPr>
              <w:instrText xml:space="preserve"> PAGEREF _Toc67874826 \h </w:instrText>
            </w:r>
            <w:r w:rsidR="00174BA2">
              <w:rPr>
                <w:webHidden/>
              </w:rPr>
            </w:r>
            <w:r w:rsidR="00174BA2">
              <w:rPr>
                <w:webHidden/>
              </w:rPr>
              <w:fldChar w:fldCharType="separate"/>
            </w:r>
            <w:r w:rsidR="004179D2">
              <w:rPr>
                <w:webHidden/>
              </w:rPr>
              <w:t>35</w:t>
            </w:r>
            <w:r w:rsidR="00174BA2">
              <w:rPr>
                <w:webHidden/>
              </w:rPr>
              <w:fldChar w:fldCharType="end"/>
            </w:r>
          </w:hyperlink>
        </w:p>
        <w:p w14:paraId="56AFDE8D" w14:textId="69E18DCF"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7" w:history="1">
            <w:r w:rsidR="00174BA2" w:rsidRPr="00DD15B2">
              <w:rPr>
                <w:rStyle w:val="Hyperlink"/>
              </w:rPr>
              <w:t>3.1 Introduction</w:t>
            </w:r>
            <w:r w:rsidR="00174BA2">
              <w:rPr>
                <w:webHidden/>
              </w:rPr>
              <w:tab/>
            </w:r>
            <w:r w:rsidR="00174BA2">
              <w:rPr>
                <w:webHidden/>
              </w:rPr>
              <w:fldChar w:fldCharType="begin"/>
            </w:r>
            <w:r w:rsidR="00174BA2">
              <w:rPr>
                <w:webHidden/>
              </w:rPr>
              <w:instrText xml:space="preserve"> PAGEREF _Toc67874827 \h </w:instrText>
            </w:r>
            <w:r w:rsidR="00174BA2">
              <w:rPr>
                <w:webHidden/>
              </w:rPr>
            </w:r>
            <w:r w:rsidR="00174BA2">
              <w:rPr>
                <w:webHidden/>
              </w:rPr>
              <w:fldChar w:fldCharType="separate"/>
            </w:r>
            <w:r w:rsidR="004179D2">
              <w:rPr>
                <w:webHidden/>
              </w:rPr>
              <w:t>35</w:t>
            </w:r>
            <w:r w:rsidR="00174BA2">
              <w:rPr>
                <w:webHidden/>
              </w:rPr>
              <w:fldChar w:fldCharType="end"/>
            </w:r>
          </w:hyperlink>
        </w:p>
        <w:p w14:paraId="33F9A542" w14:textId="5D4DC3FC"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8" w:history="1">
            <w:r w:rsidR="00174BA2" w:rsidRPr="00DD15B2">
              <w:rPr>
                <w:rStyle w:val="Hyperlink"/>
              </w:rPr>
              <w:t>3.1.1 Business Understanding</w:t>
            </w:r>
            <w:r w:rsidR="00174BA2">
              <w:rPr>
                <w:webHidden/>
              </w:rPr>
              <w:tab/>
            </w:r>
            <w:r w:rsidR="00174BA2">
              <w:rPr>
                <w:webHidden/>
              </w:rPr>
              <w:fldChar w:fldCharType="begin"/>
            </w:r>
            <w:r w:rsidR="00174BA2">
              <w:rPr>
                <w:webHidden/>
              </w:rPr>
              <w:instrText xml:space="preserve"> PAGEREF _Toc67874828 \h </w:instrText>
            </w:r>
            <w:r w:rsidR="00174BA2">
              <w:rPr>
                <w:webHidden/>
              </w:rPr>
            </w:r>
            <w:r w:rsidR="00174BA2">
              <w:rPr>
                <w:webHidden/>
              </w:rPr>
              <w:fldChar w:fldCharType="separate"/>
            </w:r>
            <w:r w:rsidR="004179D2">
              <w:rPr>
                <w:webHidden/>
              </w:rPr>
              <w:t>35</w:t>
            </w:r>
            <w:r w:rsidR="00174BA2">
              <w:rPr>
                <w:webHidden/>
              </w:rPr>
              <w:fldChar w:fldCharType="end"/>
            </w:r>
          </w:hyperlink>
        </w:p>
        <w:p w14:paraId="0B45AD3F" w14:textId="2A2D707B"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9" w:history="1">
            <w:r w:rsidR="00174BA2" w:rsidRPr="00DD15B2">
              <w:rPr>
                <w:rStyle w:val="Hyperlink"/>
              </w:rPr>
              <w:t>3.1.2 Data Understanding</w:t>
            </w:r>
            <w:r w:rsidR="00174BA2">
              <w:rPr>
                <w:webHidden/>
              </w:rPr>
              <w:tab/>
            </w:r>
            <w:r w:rsidR="00174BA2">
              <w:rPr>
                <w:webHidden/>
              </w:rPr>
              <w:fldChar w:fldCharType="begin"/>
            </w:r>
            <w:r w:rsidR="00174BA2">
              <w:rPr>
                <w:webHidden/>
              </w:rPr>
              <w:instrText xml:space="preserve"> PAGEREF _Toc67874829 \h </w:instrText>
            </w:r>
            <w:r w:rsidR="00174BA2">
              <w:rPr>
                <w:webHidden/>
              </w:rPr>
            </w:r>
            <w:r w:rsidR="00174BA2">
              <w:rPr>
                <w:webHidden/>
              </w:rPr>
              <w:fldChar w:fldCharType="separate"/>
            </w:r>
            <w:r w:rsidR="004179D2">
              <w:rPr>
                <w:webHidden/>
              </w:rPr>
              <w:t>36</w:t>
            </w:r>
            <w:r w:rsidR="00174BA2">
              <w:rPr>
                <w:webHidden/>
              </w:rPr>
              <w:fldChar w:fldCharType="end"/>
            </w:r>
          </w:hyperlink>
        </w:p>
        <w:p w14:paraId="0B13FC51" w14:textId="5043A41D"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0" w:history="1">
            <w:r w:rsidR="00174BA2" w:rsidRPr="00DD15B2">
              <w:rPr>
                <w:rStyle w:val="Hyperlink"/>
              </w:rPr>
              <w:t>3.2 Research Methodology</w:t>
            </w:r>
            <w:r w:rsidR="00174BA2">
              <w:rPr>
                <w:webHidden/>
              </w:rPr>
              <w:tab/>
            </w:r>
            <w:r w:rsidR="00174BA2">
              <w:rPr>
                <w:webHidden/>
              </w:rPr>
              <w:fldChar w:fldCharType="begin"/>
            </w:r>
            <w:r w:rsidR="00174BA2">
              <w:rPr>
                <w:webHidden/>
              </w:rPr>
              <w:instrText xml:space="preserve"> PAGEREF _Toc67874830 \h </w:instrText>
            </w:r>
            <w:r w:rsidR="00174BA2">
              <w:rPr>
                <w:webHidden/>
              </w:rPr>
            </w:r>
            <w:r w:rsidR="00174BA2">
              <w:rPr>
                <w:webHidden/>
              </w:rPr>
              <w:fldChar w:fldCharType="separate"/>
            </w:r>
            <w:r w:rsidR="004179D2">
              <w:rPr>
                <w:webHidden/>
              </w:rPr>
              <w:t>38</w:t>
            </w:r>
            <w:r w:rsidR="00174BA2">
              <w:rPr>
                <w:webHidden/>
              </w:rPr>
              <w:fldChar w:fldCharType="end"/>
            </w:r>
          </w:hyperlink>
        </w:p>
        <w:p w14:paraId="18C36C45" w14:textId="51014B02"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1" w:history="1">
            <w:r w:rsidR="00174BA2" w:rsidRPr="00DD15B2">
              <w:rPr>
                <w:rStyle w:val="Hyperlink"/>
              </w:rPr>
              <w:t>3.2.1 Data Selection</w:t>
            </w:r>
            <w:r w:rsidR="00174BA2">
              <w:rPr>
                <w:webHidden/>
              </w:rPr>
              <w:tab/>
            </w:r>
            <w:r w:rsidR="00174BA2">
              <w:rPr>
                <w:webHidden/>
              </w:rPr>
              <w:fldChar w:fldCharType="begin"/>
            </w:r>
            <w:r w:rsidR="00174BA2">
              <w:rPr>
                <w:webHidden/>
              </w:rPr>
              <w:instrText xml:space="preserve"> PAGEREF _Toc67874831 \h </w:instrText>
            </w:r>
            <w:r w:rsidR="00174BA2">
              <w:rPr>
                <w:webHidden/>
              </w:rPr>
            </w:r>
            <w:r w:rsidR="00174BA2">
              <w:rPr>
                <w:webHidden/>
              </w:rPr>
              <w:fldChar w:fldCharType="separate"/>
            </w:r>
            <w:r w:rsidR="004179D2">
              <w:rPr>
                <w:webHidden/>
              </w:rPr>
              <w:t>38</w:t>
            </w:r>
            <w:r w:rsidR="00174BA2">
              <w:rPr>
                <w:webHidden/>
              </w:rPr>
              <w:fldChar w:fldCharType="end"/>
            </w:r>
          </w:hyperlink>
        </w:p>
        <w:p w14:paraId="1C1D596D" w14:textId="68742060"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2" w:history="1">
            <w:r w:rsidR="00174BA2" w:rsidRPr="00DD15B2">
              <w:rPr>
                <w:rStyle w:val="Hyperlink"/>
              </w:rPr>
              <w:t>3.2.2 Data Preprocessing</w:t>
            </w:r>
            <w:r w:rsidR="00174BA2">
              <w:rPr>
                <w:webHidden/>
              </w:rPr>
              <w:tab/>
            </w:r>
            <w:r w:rsidR="00174BA2">
              <w:rPr>
                <w:webHidden/>
              </w:rPr>
              <w:fldChar w:fldCharType="begin"/>
            </w:r>
            <w:r w:rsidR="00174BA2">
              <w:rPr>
                <w:webHidden/>
              </w:rPr>
              <w:instrText xml:space="preserve"> PAGEREF _Toc67874832 \h </w:instrText>
            </w:r>
            <w:r w:rsidR="00174BA2">
              <w:rPr>
                <w:webHidden/>
              </w:rPr>
            </w:r>
            <w:r w:rsidR="00174BA2">
              <w:rPr>
                <w:webHidden/>
              </w:rPr>
              <w:fldChar w:fldCharType="separate"/>
            </w:r>
            <w:r w:rsidR="004179D2">
              <w:rPr>
                <w:webHidden/>
              </w:rPr>
              <w:t>39</w:t>
            </w:r>
            <w:r w:rsidR="00174BA2">
              <w:rPr>
                <w:webHidden/>
              </w:rPr>
              <w:fldChar w:fldCharType="end"/>
            </w:r>
          </w:hyperlink>
        </w:p>
        <w:p w14:paraId="2CFC7394" w14:textId="2314ACDB"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3" w:history="1">
            <w:r w:rsidR="00174BA2" w:rsidRPr="00DD15B2">
              <w:rPr>
                <w:rStyle w:val="Hyperlink"/>
              </w:rPr>
              <w:t>3.2.3 Data Transformation</w:t>
            </w:r>
            <w:r w:rsidR="00174BA2">
              <w:rPr>
                <w:webHidden/>
              </w:rPr>
              <w:tab/>
            </w:r>
            <w:r w:rsidR="00174BA2">
              <w:rPr>
                <w:webHidden/>
              </w:rPr>
              <w:fldChar w:fldCharType="begin"/>
            </w:r>
            <w:r w:rsidR="00174BA2">
              <w:rPr>
                <w:webHidden/>
              </w:rPr>
              <w:instrText xml:space="preserve"> PAGEREF _Toc67874833 \h </w:instrText>
            </w:r>
            <w:r w:rsidR="00174BA2">
              <w:rPr>
                <w:webHidden/>
              </w:rPr>
            </w:r>
            <w:r w:rsidR="00174BA2">
              <w:rPr>
                <w:webHidden/>
              </w:rPr>
              <w:fldChar w:fldCharType="separate"/>
            </w:r>
            <w:r w:rsidR="004179D2">
              <w:rPr>
                <w:webHidden/>
              </w:rPr>
              <w:t>39</w:t>
            </w:r>
            <w:r w:rsidR="00174BA2">
              <w:rPr>
                <w:webHidden/>
              </w:rPr>
              <w:fldChar w:fldCharType="end"/>
            </w:r>
          </w:hyperlink>
        </w:p>
        <w:p w14:paraId="6BEACB75" w14:textId="5EF40349"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4" w:history="1">
            <w:r w:rsidR="00174BA2" w:rsidRPr="00DD15B2">
              <w:rPr>
                <w:rStyle w:val="Hyperlink"/>
              </w:rPr>
              <w:t>3.2.4 Data Visualization</w:t>
            </w:r>
            <w:r w:rsidR="00174BA2">
              <w:rPr>
                <w:webHidden/>
              </w:rPr>
              <w:tab/>
            </w:r>
            <w:r w:rsidR="00174BA2">
              <w:rPr>
                <w:webHidden/>
              </w:rPr>
              <w:fldChar w:fldCharType="begin"/>
            </w:r>
            <w:r w:rsidR="00174BA2">
              <w:rPr>
                <w:webHidden/>
              </w:rPr>
              <w:instrText xml:space="preserve"> PAGEREF _Toc67874834 \h </w:instrText>
            </w:r>
            <w:r w:rsidR="00174BA2">
              <w:rPr>
                <w:webHidden/>
              </w:rPr>
            </w:r>
            <w:r w:rsidR="00174BA2">
              <w:rPr>
                <w:webHidden/>
              </w:rPr>
              <w:fldChar w:fldCharType="separate"/>
            </w:r>
            <w:r w:rsidR="004179D2">
              <w:rPr>
                <w:webHidden/>
              </w:rPr>
              <w:t>40</w:t>
            </w:r>
            <w:r w:rsidR="00174BA2">
              <w:rPr>
                <w:webHidden/>
              </w:rPr>
              <w:fldChar w:fldCharType="end"/>
            </w:r>
          </w:hyperlink>
        </w:p>
        <w:p w14:paraId="298C276A" w14:textId="6C404FD1"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5" w:history="1">
            <w:r w:rsidR="00174BA2" w:rsidRPr="00DD15B2">
              <w:rPr>
                <w:rStyle w:val="Hyperlink"/>
              </w:rPr>
              <w:t>3.2.5 Class Balancing</w:t>
            </w:r>
            <w:r w:rsidR="00174BA2">
              <w:rPr>
                <w:webHidden/>
              </w:rPr>
              <w:tab/>
            </w:r>
            <w:r w:rsidR="00174BA2">
              <w:rPr>
                <w:webHidden/>
              </w:rPr>
              <w:fldChar w:fldCharType="begin"/>
            </w:r>
            <w:r w:rsidR="00174BA2">
              <w:rPr>
                <w:webHidden/>
              </w:rPr>
              <w:instrText xml:space="preserve"> PAGEREF _Toc67874835 \h </w:instrText>
            </w:r>
            <w:r w:rsidR="00174BA2">
              <w:rPr>
                <w:webHidden/>
              </w:rPr>
            </w:r>
            <w:r w:rsidR="00174BA2">
              <w:rPr>
                <w:webHidden/>
              </w:rPr>
              <w:fldChar w:fldCharType="separate"/>
            </w:r>
            <w:r w:rsidR="004179D2">
              <w:rPr>
                <w:webHidden/>
              </w:rPr>
              <w:t>42</w:t>
            </w:r>
            <w:r w:rsidR="00174BA2">
              <w:rPr>
                <w:webHidden/>
              </w:rPr>
              <w:fldChar w:fldCharType="end"/>
            </w:r>
          </w:hyperlink>
        </w:p>
        <w:p w14:paraId="00D0D42B" w14:textId="730F8F72"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6" w:history="1">
            <w:r w:rsidR="00174BA2" w:rsidRPr="00DD15B2">
              <w:rPr>
                <w:rStyle w:val="Hyperlink"/>
              </w:rPr>
              <w:t>3.2.6 Model Building</w:t>
            </w:r>
            <w:r w:rsidR="00174BA2">
              <w:rPr>
                <w:webHidden/>
              </w:rPr>
              <w:tab/>
            </w:r>
            <w:r w:rsidR="00174BA2">
              <w:rPr>
                <w:webHidden/>
              </w:rPr>
              <w:fldChar w:fldCharType="begin"/>
            </w:r>
            <w:r w:rsidR="00174BA2">
              <w:rPr>
                <w:webHidden/>
              </w:rPr>
              <w:instrText xml:space="preserve"> PAGEREF _Toc67874836 \h </w:instrText>
            </w:r>
            <w:r w:rsidR="00174BA2">
              <w:rPr>
                <w:webHidden/>
              </w:rPr>
            </w:r>
            <w:r w:rsidR="00174BA2">
              <w:rPr>
                <w:webHidden/>
              </w:rPr>
              <w:fldChar w:fldCharType="separate"/>
            </w:r>
            <w:r w:rsidR="004179D2">
              <w:rPr>
                <w:webHidden/>
              </w:rPr>
              <w:t>43</w:t>
            </w:r>
            <w:r w:rsidR="00174BA2">
              <w:rPr>
                <w:webHidden/>
              </w:rPr>
              <w:fldChar w:fldCharType="end"/>
            </w:r>
          </w:hyperlink>
        </w:p>
        <w:p w14:paraId="6668341C" w14:textId="70A42B06"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7" w:history="1">
            <w:r w:rsidR="00174BA2" w:rsidRPr="00DD15B2">
              <w:rPr>
                <w:rStyle w:val="Hyperlink"/>
              </w:rPr>
              <w:t>3.2.7 Model Evaluation</w:t>
            </w:r>
            <w:r w:rsidR="00174BA2">
              <w:rPr>
                <w:webHidden/>
              </w:rPr>
              <w:tab/>
            </w:r>
            <w:r w:rsidR="00174BA2">
              <w:rPr>
                <w:webHidden/>
              </w:rPr>
              <w:fldChar w:fldCharType="begin"/>
            </w:r>
            <w:r w:rsidR="00174BA2">
              <w:rPr>
                <w:webHidden/>
              </w:rPr>
              <w:instrText xml:space="preserve"> PAGEREF _Toc67874837 \h </w:instrText>
            </w:r>
            <w:r w:rsidR="00174BA2">
              <w:rPr>
                <w:webHidden/>
              </w:rPr>
            </w:r>
            <w:r w:rsidR="00174BA2">
              <w:rPr>
                <w:webHidden/>
              </w:rPr>
              <w:fldChar w:fldCharType="separate"/>
            </w:r>
            <w:r w:rsidR="004179D2">
              <w:rPr>
                <w:webHidden/>
              </w:rPr>
              <w:t>46</w:t>
            </w:r>
            <w:r w:rsidR="00174BA2">
              <w:rPr>
                <w:webHidden/>
              </w:rPr>
              <w:fldChar w:fldCharType="end"/>
            </w:r>
          </w:hyperlink>
        </w:p>
        <w:p w14:paraId="46A402BE" w14:textId="3572DA7F"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8" w:history="1">
            <w:r w:rsidR="00174BA2" w:rsidRPr="00DD15B2">
              <w:rPr>
                <w:rStyle w:val="Hyperlink"/>
              </w:rPr>
              <w:t>3.2.8 Model Review</w:t>
            </w:r>
            <w:r w:rsidR="00174BA2">
              <w:rPr>
                <w:webHidden/>
              </w:rPr>
              <w:tab/>
            </w:r>
            <w:r w:rsidR="00174BA2">
              <w:rPr>
                <w:webHidden/>
              </w:rPr>
              <w:fldChar w:fldCharType="begin"/>
            </w:r>
            <w:r w:rsidR="00174BA2">
              <w:rPr>
                <w:webHidden/>
              </w:rPr>
              <w:instrText xml:space="preserve"> PAGEREF _Toc67874838 \h </w:instrText>
            </w:r>
            <w:r w:rsidR="00174BA2">
              <w:rPr>
                <w:webHidden/>
              </w:rPr>
            </w:r>
            <w:r w:rsidR="00174BA2">
              <w:rPr>
                <w:webHidden/>
              </w:rPr>
              <w:fldChar w:fldCharType="separate"/>
            </w:r>
            <w:r w:rsidR="004179D2">
              <w:rPr>
                <w:webHidden/>
              </w:rPr>
              <w:t>47</w:t>
            </w:r>
            <w:r w:rsidR="00174BA2">
              <w:rPr>
                <w:webHidden/>
              </w:rPr>
              <w:fldChar w:fldCharType="end"/>
            </w:r>
          </w:hyperlink>
        </w:p>
        <w:p w14:paraId="1D0A1FE6" w14:textId="15D3F775"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9" w:history="1">
            <w:r w:rsidR="00174BA2" w:rsidRPr="00DD15B2">
              <w:rPr>
                <w:rStyle w:val="Hyperlink"/>
              </w:rPr>
              <w:t>3.3 Proposed Model</w:t>
            </w:r>
            <w:r w:rsidR="00174BA2">
              <w:rPr>
                <w:webHidden/>
              </w:rPr>
              <w:tab/>
            </w:r>
            <w:r w:rsidR="00174BA2">
              <w:rPr>
                <w:webHidden/>
              </w:rPr>
              <w:fldChar w:fldCharType="begin"/>
            </w:r>
            <w:r w:rsidR="00174BA2">
              <w:rPr>
                <w:webHidden/>
              </w:rPr>
              <w:instrText xml:space="preserve"> PAGEREF _Toc67874839 \h </w:instrText>
            </w:r>
            <w:r w:rsidR="00174BA2">
              <w:rPr>
                <w:webHidden/>
              </w:rPr>
            </w:r>
            <w:r w:rsidR="00174BA2">
              <w:rPr>
                <w:webHidden/>
              </w:rPr>
              <w:fldChar w:fldCharType="separate"/>
            </w:r>
            <w:r w:rsidR="004179D2">
              <w:rPr>
                <w:webHidden/>
              </w:rPr>
              <w:t>48</w:t>
            </w:r>
            <w:r w:rsidR="00174BA2">
              <w:rPr>
                <w:webHidden/>
              </w:rPr>
              <w:fldChar w:fldCharType="end"/>
            </w:r>
          </w:hyperlink>
        </w:p>
        <w:p w14:paraId="28766B1C" w14:textId="5CC320D4"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0" w:history="1">
            <w:r w:rsidR="00174BA2" w:rsidRPr="00DD15B2">
              <w:rPr>
                <w:rStyle w:val="Hyperlink"/>
              </w:rPr>
              <w:t>REFERENCES</w:t>
            </w:r>
            <w:r w:rsidR="00174BA2">
              <w:rPr>
                <w:webHidden/>
              </w:rPr>
              <w:tab/>
            </w:r>
            <w:r w:rsidR="00174BA2">
              <w:rPr>
                <w:webHidden/>
              </w:rPr>
              <w:fldChar w:fldCharType="begin"/>
            </w:r>
            <w:r w:rsidR="00174BA2">
              <w:rPr>
                <w:webHidden/>
              </w:rPr>
              <w:instrText xml:space="preserve"> PAGEREF _Toc67874840 \h </w:instrText>
            </w:r>
            <w:r w:rsidR="00174BA2">
              <w:rPr>
                <w:webHidden/>
              </w:rPr>
            </w:r>
            <w:r w:rsidR="00174BA2">
              <w:rPr>
                <w:webHidden/>
              </w:rPr>
              <w:fldChar w:fldCharType="separate"/>
            </w:r>
            <w:r w:rsidR="004179D2">
              <w:rPr>
                <w:webHidden/>
              </w:rPr>
              <w:t>49</w:t>
            </w:r>
            <w:r w:rsidR="00174BA2">
              <w:rPr>
                <w:webHidden/>
              </w:rPr>
              <w:fldChar w:fldCharType="end"/>
            </w:r>
          </w:hyperlink>
        </w:p>
        <w:p w14:paraId="61F7DF9F" w14:textId="5DAB293B"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1" w:history="1">
            <w:r w:rsidR="00174BA2" w:rsidRPr="00DD15B2">
              <w:rPr>
                <w:rStyle w:val="Hyperlink"/>
              </w:rPr>
              <w:t>APPENDIX A: RESEARCH PLAN</w:t>
            </w:r>
            <w:r w:rsidR="00174BA2">
              <w:rPr>
                <w:webHidden/>
              </w:rPr>
              <w:tab/>
            </w:r>
            <w:r w:rsidR="00174BA2">
              <w:rPr>
                <w:webHidden/>
              </w:rPr>
              <w:fldChar w:fldCharType="begin"/>
            </w:r>
            <w:r w:rsidR="00174BA2">
              <w:rPr>
                <w:webHidden/>
              </w:rPr>
              <w:instrText xml:space="preserve"> PAGEREF _Toc67874841 \h </w:instrText>
            </w:r>
            <w:r w:rsidR="00174BA2">
              <w:rPr>
                <w:webHidden/>
              </w:rPr>
            </w:r>
            <w:r w:rsidR="00174BA2">
              <w:rPr>
                <w:webHidden/>
              </w:rPr>
              <w:fldChar w:fldCharType="separate"/>
            </w:r>
            <w:r w:rsidR="004179D2">
              <w:rPr>
                <w:webHidden/>
              </w:rPr>
              <w:t>54</w:t>
            </w:r>
            <w:r w:rsidR="00174BA2">
              <w:rPr>
                <w:webHidden/>
              </w:rPr>
              <w:fldChar w:fldCharType="end"/>
            </w:r>
          </w:hyperlink>
        </w:p>
        <w:p w14:paraId="7D4AB76A" w14:textId="29D58DE1"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2" w:history="1">
            <w:r w:rsidR="00174BA2" w:rsidRPr="00DD15B2">
              <w:rPr>
                <w:rStyle w:val="Hyperlink"/>
              </w:rPr>
              <w:t>APPENDIX B: RESEARCH PROPOSAL</w:t>
            </w:r>
            <w:r w:rsidR="00174BA2">
              <w:rPr>
                <w:webHidden/>
              </w:rPr>
              <w:tab/>
            </w:r>
            <w:r w:rsidR="00174BA2">
              <w:rPr>
                <w:webHidden/>
              </w:rPr>
              <w:fldChar w:fldCharType="begin"/>
            </w:r>
            <w:r w:rsidR="00174BA2">
              <w:rPr>
                <w:webHidden/>
              </w:rPr>
              <w:instrText xml:space="preserve"> PAGEREF _Toc67874842 \h </w:instrText>
            </w:r>
            <w:r w:rsidR="00174BA2">
              <w:rPr>
                <w:webHidden/>
              </w:rPr>
            </w:r>
            <w:r w:rsidR="00174BA2">
              <w:rPr>
                <w:webHidden/>
              </w:rPr>
              <w:fldChar w:fldCharType="separate"/>
            </w:r>
            <w:r w:rsidR="004179D2">
              <w:rPr>
                <w:webHidden/>
              </w:rPr>
              <w:t>55</w:t>
            </w:r>
            <w:r w:rsidR="00174BA2">
              <w:rPr>
                <w:webHidden/>
              </w:rPr>
              <w:fldChar w:fldCharType="end"/>
            </w:r>
          </w:hyperlink>
        </w:p>
        <w:p w14:paraId="3D0C9C9F" w14:textId="4E6D78BD" w:rsidR="004F0EF2" w:rsidRPr="00070EA1" w:rsidRDefault="00C152F0" w:rsidP="00174BA2">
          <w:pPr>
            <w:spacing w:line="276" w:lineRule="auto"/>
          </w:pPr>
          <w:r w:rsidRPr="00070EA1">
            <w:rPr>
              <w:b/>
            </w:rPr>
            <w:fldChar w:fldCharType="end"/>
          </w:r>
        </w:p>
      </w:sdtContent>
    </w:sdt>
    <w:p w14:paraId="031777C2" w14:textId="155BC350" w:rsidR="00BC39C5" w:rsidRPr="00070EA1" w:rsidRDefault="00AB6C43" w:rsidP="00E64AEE">
      <w:pPr>
        <w:pStyle w:val="Heading1"/>
        <w:jc w:val="left"/>
      </w:pPr>
      <w:bookmarkStart w:id="9" w:name="_Toc67874797"/>
      <w:bookmarkStart w:id="10" w:name="abstract"/>
      <w:bookmarkStart w:id="11" w:name="_Toc61617407"/>
      <w:r w:rsidRPr="00070EA1">
        <w:lastRenderedPageBreak/>
        <w:t>DEDICATION</w:t>
      </w:r>
      <w:bookmarkEnd w:id="9"/>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2" w:name="_Toc67874798"/>
      <w:r w:rsidRPr="00070EA1">
        <w:lastRenderedPageBreak/>
        <w:t>A</w:t>
      </w:r>
      <w:r w:rsidR="00635CB3" w:rsidRPr="00070EA1">
        <w:t>CKNOWLEDGEMENTS</w:t>
      </w:r>
      <w:bookmarkEnd w:id="12"/>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3684E379" w14:textId="28A0C35F" w:rsidR="009A5359" w:rsidRPr="00070EA1" w:rsidRDefault="009A5359" w:rsidP="00517E79">
      <w:pPr>
        <w:pStyle w:val="Heading1"/>
      </w:pPr>
      <w:bookmarkStart w:id="13" w:name="_Toc67874799"/>
      <w:r w:rsidRPr="00070EA1">
        <w:lastRenderedPageBreak/>
        <w:t>A</w:t>
      </w:r>
      <w:r w:rsidR="00635CB3" w:rsidRPr="00070EA1">
        <w:t>BSTRACT</w:t>
      </w:r>
      <w:bookmarkEnd w:id="13"/>
    </w:p>
    <w:p w14:paraId="2317768B" w14:textId="2FD64A7F" w:rsidR="009A5359" w:rsidRPr="00070EA1" w:rsidRDefault="009A5359" w:rsidP="00517E79">
      <w:pPr>
        <w:pStyle w:val="FirstParagraph"/>
      </w:pPr>
      <w:r w:rsidRPr="00070EA1">
        <w:t xml:space="preserve">With the advent of increasing competition in </w:t>
      </w:r>
      <w:r w:rsidR="009D7D2B" w:rsidRPr="00070EA1">
        <w:t>the telecom industry</w:t>
      </w:r>
      <w:r w:rsidRPr="00070EA1">
        <w:t>, companies must retain customers to maximi</w:t>
      </w:r>
      <w:r w:rsidR="00890257" w:rsidRPr="00070EA1">
        <w:t>s</w:t>
      </w:r>
      <w:r w:rsidRPr="00070EA1">
        <w:t xml:space="preserve">e profits. </w:t>
      </w:r>
      <w:r w:rsidR="009D7D2B" w:rsidRPr="00070EA1">
        <w:t>With an average rate of churn of 30%, c</w:t>
      </w:r>
      <w:r w:rsidRPr="00070EA1">
        <w:t xml:space="preserve">ustomer retention policies affect the annual turnover drastically. The cost of customer churn to the </w:t>
      </w:r>
      <w:r w:rsidR="00BA487D" w:rsidRPr="00070EA1">
        <w:t>t</w:t>
      </w:r>
      <w:r w:rsidRPr="00070EA1">
        <w:t xml:space="preserve">elecom industry is about $10 billion per year globally. Studies show that customer acquisition cost is 5-10 times higher than the price of customer retention. Companies, on average, can lose 10-30% of their customer annually. Developing </w:t>
      </w:r>
      <w:r w:rsidR="0063529B" w:rsidRPr="00070EA1">
        <w:t xml:space="preserve">effective customer relationship management </w:t>
      </w:r>
      <w:r w:rsidRPr="00070EA1">
        <w:t>processes and consumer-centric policies can help reduce spend on customer relations. For this, one would need to understand and track customer behaviour to understand the indicators that make a customer likely to churn.</w:t>
      </w:r>
    </w:p>
    <w:p w14:paraId="562B8750" w14:textId="40CFD720" w:rsidR="009A5359" w:rsidRPr="00070EA1" w:rsidRDefault="00E54611" w:rsidP="00517E79">
      <w:pPr>
        <w:pStyle w:val="BodyText"/>
      </w:pPr>
      <w:r w:rsidRPr="00070EA1">
        <w:t>Harnessing valuable data for business intelligence</w:t>
      </w:r>
      <w:r w:rsidR="009271ED" w:rsidRPr="00070EA1">
        <w:t xml:space="preserve"> to develop churn management strategies is a proven data-driven strategy</w:t>
      </w:r>
      <w:r w:rsidR="009A5359" w:rsidRPr="00070EA1">
        <w:t xml:space="preserve">. </w:t>
      </w:r>
      <w:r w:rsidR="00501FED" w:rsidRPr="00070EA1">
        <w:t>Machine learning models</w:t>
      </w:r>
      <w:r w:rsidR="009A5359" w:rsidRPr="00070EA1">
        <w:t xml:space="preserve"> require </w:t>
      </w:r>
      <w:r w:rsidR="00501FED" w:rsidRPr="00070EA1">
        <w:t xml:space="preserve">modest </w:t>
      </w:r>
      <w:r w:rsidR="009A5359" w:rsidRPr="00070EA1">
        <w:t>computation</w:t>
      </w:r>
      <w:r w:rsidR="00501FED" w:rsidRPr="00070EA1">
        <w:t xml:space="preserve"> power and can deliver high accuracy when it comes to predicting attrition</w:t>
      </w:r>
      <w:r w:rsidR="009A5359" w:rsidRPr="00070EA1">
        <w:t xml:space="preserve">. </w:t>
      </w:r>
    </w:p>
    <w:p w14:paraId="5EF2F994" w14:textId="435245A9" w:rsidR="009A5359" w:rsidRPr="00070EA1" w:rsidRDefault="009A5359" w:rsidP="00517E79">
      <w:pPr>
        <w:pStyle w:val="BodyText"/>
        <w:rPr>
          <w:iCs/>
        </w:rPr>
      </w:pPr>
      <w:r w:rsidRPr="00070EA1">
        <w:t>Th</w:t>
      </w:r>
      <w:r w:rsidR="00890257" w:rsidRPr="00070EA1">
        <w:t>is research intends</w:t>
      </w:r>
      <w:r w:rsidRPr="00070EA1">
        <w:t xml:space="preserve"> to </w:t>
      </w:r>
      <w:r w:rsidR="008436D2" w:rsidRPr="00070EA1">
        <w:t xml:space="preserve">build a predictive framework </w:t>
      </w:r>
      <w:r w:rsidRPr="00070EA1">
        <w:t xml:space="preserve">that can predict churn accurately and </w:t>
      </w:r>
      <w:r w:rsidR="005F4933" w:rsidRPr="00070EA1">
        <w:t xml:space="preserve">identify </w:t>
      </w:r>
      <w:r w:rsidRPr="00070EA1">
        <w:t xml:space="preserve">behaviour patterns that indicate customer churn. </w:t>
      </w:r>
      <w:r w:rsidR="00DB0D3B">
        <w:t>The paper</w:t>
      </w:r>
      <w:r w:rsidR="00A22129" w:rsidRPr="00070EA1">
        <w:t xml:space="preserve"> will </w:t>
      </w:r>
      <w:r w:rsidRPr="00070EA1">
        <w:t xml:space="preserve">showcase the performance of various </w:t>
      </w:r>
      <w:r w:rsidR="00A22129" w:rsidRPr="00070EA1">
        <w:t xml:space="preserve">machine learning </w:t>
      </w:r>
      <w:r w:rsidRPr="00070EA1">
        <w:t>algorithms</w:t>
      </w:r>
      <w:r w:rsidR="00A22129" w:rsidRPr="00070EA1">
        <w:t xml:space="preserve"> and how the process can be optimi</w:t>
      </w:r>
      <w:r w:rsidR="004A2AD6" w:rsidRPr="00070EA1">
        <w:t>s</w:t>
      </w:r>
      <w:r w:rsidR="00A22129" w:rsidRPr="00070EA1">
        <w:t>ed</w:t>
      </w:r>
      <w:r w:rsidRPr="00070EA1">
        <w:t xml:space="preserve">. </w:t>
      </w:r>
      <w:r w:rsidRPr="00070EA1">
        <w:rPr>
          <w:iCs/>
        </w:rPr>
        <w:t>The dataset to be used for this research paper is the IBM Watson Dataset on customer churn in the Telecom industry.</w:t>
      </w:r>
      <w:r w:rsidR="00EA52D5" w:rsidRPr="00070EA1">
        <w:rPr>
          <w:iCs/>
        </w:rPr>
        <w:t xml:space="preserve"> </w:t>
      </w:r>
      <w:r w:rsidR="0088724C">
        <w:rPr>
          <w:iCs/>
        </w:rPr>
        <w:t>E</w:t>
      </w:r>
      <w:r w:rsidR="00EA52D5" w:rsidRPr="00070EA1">
        <w:rPr>
          <w:iCs/>
        </w:rPr>
        <w:t xml:space="preserve">xtensive feature selection, processing and work with multiple hybrid models to </w:t>
      </w:r>
      <w:r w:rsidR="0088724C">
        <w:rPr>
          <w:iCs/>
        </w:rPr>
        <w:t>predit churn accurately.</w:t>
      </w:r>
    </w:p>
    <w:p w14:paraId="1AF100CC" w14:textId="1F6EB896" w:rsidR="000029D9" w:rsidRPr="00070EA1" w:rsidRDefault="000029D9" w:rsidP="00517E79">
      <w:pPr>
        <w:pStyle w:val="BodyText"/>
      </w:pPr>
    </w:p>
    <w:p w14:paraId="75AC1926" w14:textId="3D835F70" w:rsidR="000029D9" w:rsidRPr="00070EA1" w:rsidRDefault="008319DE" w:rsidP="00517E79">
      <w:pPr>
        <w:pStyle w:val="BodyText"/>
      </w:pPr>
      <w:r w:rsidRPr="00070EA1">
        <w:rPr>
          <w:b/>
          <w:i/>
        </w:rPr>
        <w:t>Keywords</w:t>
      </w:r>
      <w:r w:rsidRPr="00070EA1">
        <w:t xml:space="preserve">: Machine Learning, Churn, </w:t>
      </w:r>
      <w:r w:rsidR="00195D63" w:rsidRPr="00070EA1">
        <w:t>Telecom, Attrition, Classification, Data Science</w:t>
      </w:r>
    </w:p>
    <w:p w14:paraId="3EA0B678" w14:textId="77777777" w:rsidR="009A5359" w:rsidRPr="00070EA1" w:rsidRDefault="009A5359" w:rsidP="00517E79">
      <w:pPr>
        <w:rPr>
          <w:rFonts w:eastAsiaTheme="majorEastAsia"/>
          <w:color w:val="345A8A" w:themeColor="accent1" w:themeShade="B5"/>
          <w:sz w:val="32"/>
          <w:szCs w:val="32"/>
        </w:rPr>
      </w:pPr>
      <w:r w:rsidRPr="00070EA1">
        <w:br w:type="page"/>
      </w:r>
    </w:p>
    <w:p w14:paraId="0F1CA1D8" w14:textId="1D47AB36" w:rsidR="00342597" w:rsidRPr="00070EA1" w:rsidRDefault="00342597" w:rsidP="00517E79">
      <w:pPr>
        <w:pStyle w:val="Heading1"/>
      </w:pPr>
      <w:bookmarkStart w:id="14" w:name="_Toc67874800"/>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EE3F089" w14:textId="473A73D4" w:rsidR="00B56360" w:rsidRPr="00070EA1" w:rsidRDefault="003C277F" w:rsidP="00517E79">
      <w:pPr>
        <w:pStyle w:val="Heading1"/>
      </w:pPr>
      <w:bookmarkStart w:id="15" w:name="_Toc67874801"/>
      <w:r w:rsidRPr="00070EA1">
        <w:t>L</w:t>
      </w:r>
      <w:r w:rsidR="00635CB3" w:rsidRPr="00070EA1">
        <w:t>IST OF FIGURES</w:t>
      </w:r>
      <w:bookmarkEnd w:id="15"/>
    </w:p>
    <w:p w14:paraId="662CAAEC" w14:textId="68F7D042" w:rsidR="006F7272" w:rsidRPr="00070EA1" w:rsidRDefault="006F7272" w:rsidP="00517E79">
      <w:pPr>
        <w:pStyle w:val="BodyText"/>
      </w:pPr>
      <w:r w:rsidRPr="00070EA1">
        <w:t>Figure 1.2.1</w:t>
      </w:r>
      <w:r w:rsidR="00FD39BC" w:rsidRPr="00070EA1">
        <w:t xml:space="preserve">: </w:t>
      </w:r>
      <w:r w:rsidR="00EB1290" w:rsidRPr="00070EA1">
        <w:t>Most significant challenges faced by the industry…………………………………..1</w:t>
      </w:r>
      <w:r w:rsidR="00A53ACC">
        <w:t>1</w:t>
      </w:r>
    </w:p>
    <w:p w14:paraId="40F853B3" w14:textId="5447EBC4" w:rsidR="008F709E" w:rsidRPr="00070EA1" w:rsidRDefault="00C261B8" w:rsidP="00517E79">
      <w:pPr>
        <w:pStyle w:val="BodyText"/>
      </w:pPr>
      <w:r w:rsidRPr="00070EA1">
        <w:t xml:space="preserve">Figure </w:t>
      </w:r>
      <w:r w:rsidR="0067318D" w:rsidRPr="00070EA1">
        <w:t>2.1</w:t>
      </w:r>
      <w:r w:rsidRPr="00070EA1">
        <w:t>: Model Building Process…………………………………</w:t>
      </w:r>
      <w:r w:rsidR="00976E81" w:rsidRPr="00070EA1">
        <w:t>.</w:t>
      </w:r>
      <w:r w:rsidRPr="00070EA1">
        <w:t>…………………………</w:t>
      </w:r>
      <w:r w:rsidR="008F709E" w:rsidRPr="00070EA1">
        <w:t>..</w:t>
      </w:r>
      <w:r w:rsidRPr="00070EA1">
        <w:t>.</w:t>
      </w:r>
      <w:r w:rsidR="0067318D" w:rsidRPr="00070EA1">
        <w:t>1</w:t>
      </w:r>
      <w:r w:rsidRPr="00070EA1">
        <w:t>7</w:t>
      </w:r>
    </w:p>
    <w:p w14:paraId="036FC531" w14:textId="5DD768F4" w:rsidR="00757CE7" w:rsidRPr="00070EA1" w:rsidRDefault="00757CE7" w:rsidP="00517E79">
      <w:pPr>
        <w:pStyle w:val="BodyText"/>
      </w:pPr>
      <w:r w:rsidRPr="00070EA1">
        <w:t>Figure 2.5.1: Visual Data Exploration…………………………………………………………….2</w:t>
      </w:r>
      <w:r w:rsidR="00FB76B5">
        <w:t>3</w:t>
      </w:r>
    </w:p>
    <w:p w14:paraId="6D24A7EE" w14:textId="150A7861" w:rsidR="005F7B6F" w:rsidRPr="00070EA1" w:rsidRDefault="005F7B6F" w:rsidP="00517E79">
      <w:pPr>
        <w:pStyle w:val="BodyText"/>
        <w:jc w:val="left"/>
      </w:pPr>
      <w:r w:rsidRPr="00070EA1">
        <w:t>Figure 3.2.4.1: Distribution of Churn (Target variable)………………………………………….4</w:t>
      </w:r>
      <w:r w:rsidR="006E59B0">
        <w:t>0</w:t>
      </w:r>
    </w:p>
    <w:p w14:paraId="5FCCCED3" w14:textId="4A5FF8A3" w:rsidR="00AB28EB" w:rsidRPr="00070EA1" w:rsidRDefault="00AB28EB" w:rsidP="00517E79">
      <w:pPr>
        <w:pStyle w:val="BodyText"/>
        <w:jc w:val="left"/>
      </w:pPr>
      <w:r w:rsidRPr="00070EA1">
        <w:t>Figure 3.2.4.2: Distribution of Contract………………………………………………………….4</w:t>
      </w:r>
      <w:r w:rsidR="006E59B0">
        <w:t>1</w:t>
      </w:r>
    </w:p>
    <w:p w14:paraId="795BD10D" w14:textId="4A7DEC43" w:rsidR="00DB2592" w:rsidRPr="00070EA1" w:rsidRDefault="00F52E33" w:rsidP="00517E79">
      <w:pPr>
        <w:pStyle w:val="BodyText"/>
        <w:jc w:val="left"/>
      </w:pPr>
      <w:r w:rsidRPr="00070EA1">
        <w:t>Figure 3.2.4.3: Distribution of Partner…………………………………………………………</w:t>
      </w:r>
      <w:r w:rsidR="003447AF" w:rsidRPr="00070EA1">
        <w:t>...</w:t>
      </w:r>
      <w:r w:rsidRPr="00070EA1">
        <w:t>.4</w:t>
      </w:r>
      <w:r w:rsidR="006E59B0">
        <w:t>1</w:t>
      </w:r>
    </w:p>
    <w:p w14:paraId="77CA571C" w14:textId="614B2B63" w:rsidR="00F52E33" w:rsidRPr="00070EA1" w:rsidRDefault="00F52E33" w:rsidP="00BB041B">
      <w:pPr>
        <w:pStyle w:val="BodyText"/>
        <w:jc w:val="left"/>
      </w:pPr>
      <w:r w:rsidRPr="00070EA1">
        <w:t>Figure 3.2.4.4: Distribution of Gender</w:t>
      </w:r>
      <w:r w:rsidR="000442E8" w:rsidRPr="00070EA1">
        <w:t>…………………………………………………………</w:t>
      </w:r>
      <w:r w:rsidR="003447AF" w:rsidRPr="00070EA1">
        <w:t>...</w:t>
      </w:r>
      <w:r w:rsidR="000442E8" w:rsidRPr="00070EA1">
        <w:t>4</w:t>
      </w:r>
      <w:r w:rsidR="006E59B0">
        <w:t>1</w:t>
      </w:r>
    </w:p>
    <w:p w14:paraId="55F86C64" w14:textId="0CE5EDBD" w:rsidR="00F52E33" w:rsidRPr="00070EA1" w:rsidRDefault="00F52E33" w:rsidP="00517E79">
      <w:pPr>
        <w:pStyle w:val="BodyText"/>
        <w:jc w:val="left"/>
      </w:pPr>
      <w:r w:rsidRPr="00070EA1">
        <w:t>Figure 3.2.4.5: Distribution of Monthly Charges…</w:t>
      </w:r>
      <w:r w:rsidR="000442E8" w:rsidRPr="00070EA1">
        <w:t>……………………………………</w:t>
      </w:r>
      <w:r w:rsidR="003447AF" w:rsidRPr="00070EA1">
        <w:t>……..</w:t>
      </w:r>
      <w:r w:rsidR="000442E8" w:rsidRPr="00070EA1">
        <w:t>…</w:t>
      </w:r>
      <w:r w:rsidR="003447AF" w:rsidRPr="00070EA1">
        <w:t>.</w:t>
      </w:r>
      <w:r w:rsidR="000442E8" w:rsidRPr="00070EA1">
        <w:t>4</w:t>
      </w:r>
      <w:r w:rsidR="006E59B0">
        <w:t>1</w:t>
      </w:r>
    </w:p>
    <w:p w14:paraId="25B7006D" w14:textId="42633EA3" w:rsidR="003447AF" w:rsidRPr="00070EA1" w:rsidRDefault="003447AF" w:rsidP="00517E79">
      <w:pPr>
        <w:pStyle w:val="ImageFont"/>
        <w:jc w:val="left"/>
      </w:pPr>
      <w:r w:rsidRPr="00070EA1">
        <w:t xml:space="preserve">Figure 3.2.5.1: Correlation Matrix using Pearson's correlation coefficient </w:t>
      </w:r>
      <w:r w:rsidRPr="00070EA1">
        <w:rPr>
          <w:color w:val="auto"/>
          <w:sz w:val="21"/>
          <w:szCs w:val="21"/>
          <w:shd w:val="clear" w:color="auto" w:fill="FFFFFF"/>
        </w:rPr>
        <w:t>(</w:t>
      </w:r>
      <w:r w:rsidRPr="00070EA1">
        <w:rPr>
          <w:rStyle w:val="Emphasis"/>
          <w:b/>
          <w:color w:val="auto"/>
          <w:sz w:val="21"/>
          <w:szCs w:val="21"/>
          <w:shd w:val="clear" w:color="auto" w:fill="FFFFFF"/>
        </w:rPr>
        <w:t>r</w:t>
      </w:r>
      <w:r w:rsidRPr="00070EA1">
        <w:rPr>
          <w:color w:val="auto"/>
          <w:sz w:val="21"/>
          <w:szCs w:val="21"/>
          <w:shd w:val="clear" w:color="auto" w:fill="FFFFFF"/>
        </w:rPr>
        <w:t>)</w:t>
      </w:r>
      <w:r w:rsidRPr="00070EA1">
        <w:t>……………..…….4</w:t>
      </w:r>
      <w:r w:rsidR="006E59B0">
        <w:t>2</w:t>
      </w:r>
    </w:p>
    <w:p w14:paraId="3A3B90DB" w14:textId="28C3CD84" w:rsidR="00DF0AC7" w:rsidRPr="00070EA1" w:rsidRDefault="00DF0AC7" w:rsidP="00517E79">
      <w:pPr>
        <w:pStyle w:val="ImageFont"/>
        <w:jc w:val="left"/>
      </w:pPr>
      <w:r w:rsidRPr="00070EA1">
        <w:t>Figure 3.2.5.2: Distribution of Churn visualised using the package SweetViz</w:t>
      </w:r>
      <w:r w:rsidR="001C6A3F" w:rsidRPr="00070EA1">
        <w:t>…………………..</w:t>
      </w:r>
      <w:r w:rsidRPr="00070EA1">
        <w:t>4</w:t>
      </w:r>
      <w:r w:rsidR="006E59B0">
        <w:t>2</w:t>
      </w:r>
    </w:p>
    <w:p w14:paraId="6D2C2D0D" w14:textId="4E37CF7D" w:rsidR="00DF0AC7" w:rsidRPr="00070EA1" w:rsidRDefault="00DF0AC7" w:rsidP="00517E79">
      <w:pPr>
        <w:pStyle w:val="ImageFont"/>
        <w:jc w:val="left"/>
      </w:pPr>
      <w:r w:rsidRPr="00070EA1">
        <w:t xml:space="preserve">Figure 3.2.5.3: Distribution of Monthly Charges based on </w:t>
      </w:r>
      <w:r w:rsidR="00145D3A" w:rsidRPr="00070EA1">
        <w:t>c</w:t>
      </w:r>
      <w:r w:rsidRPr="00070EA1">
        <w:t>hurn…..</w:t>
      </w:r>
      <w:r w:rsidR="001C6A3F" w:rsidRPr="00070EA1">
        <w:t>…………</w:t>
      </w:r>
      <w:r w:rsidR="002C5002" w:rsidRPr="00070EA1">
        <w:t>.</w:t>
      </w:r>
      <w:r w:rsidR="001C6A3F" w:rsidRPr="00070EA1">
        <w:t>………………...</w:t>
      </w:r>
      <w:r w:rsidRPr="00070EA1">
        <w:t>4</w:t>
      </w:r>
      <w:r w:rsidR="006E59B0">
        <w:t>3</w:t>
      </w:r>
    </w:p>
    <w:p w14:paraId="29EE08C8" w14:textId="6DC6C6C9" w:rsidR="001C6A3F" w:rsidRPr="00070EA1" w:rsidRDefault="001C6A3F" w:rsidP="00517E79">
      <w:pPr>
        <w:pStyle w:val="BodyText"/>
        <w:jc w:val="left"/>
      </w:pPr>
      <w:r w:rsidRPr="00070EA1">
        <w:t xml:space="preserve">Figure 3.2.7.1: Model Building Process </w:t>
      </w:r>
      <w:r w:rsidR="00E145A4" w:rsidRPr="00070EA1">
        <w:t>………….</w:t>
      </w:r>
      <w:r w:rsidR="002E37CD" w:rsidRPr="00070EA1">
        <w:t>…………..</w:t>
      </w:r>
      <w:r w:rsidRPr="00070EA1">
        <w:t>…..</w:t>
      </w:r>
      <w:r w:rsidR="002D0DC1" w:rsidRPr="00070EA1">
        <w:t>……………………………...</w:t>
      </w:r>
      <w:r w:rsidRPr="00070EA1">
        <w:t>4</w:t>
      </w:r>
      <w:r w:rsidR="008B1D24">
        <w:t>5</w:t>
      </w:r>
    </w:p>
    <w:p w14:paraId="5825AA1B" w14:textId="77777777" w:rsidR="00BB1CB8" w:rsidRPr="00070EA1" w:rsidRDefault="00BB1CB8" w:rsidP="00517E79">
      <w:pPr>
        <w:pStyle w:val="BodyText"/>
        <w:jc w:val="left"/>
      </w:pPr>
    </w:p>
    <w:p w14:paraId="62DF363F" w14:textId="77777777" w:rsidR="00194EF0" w:rsidRPr="00070EA1" w:rsidRDefault="00194EF0" w:rsidP="00517E79">
      <w:pPr>
        <w:pStyle w:val="BodyText"/>
        <w:jc w:val="left"/>
      </w:pPr>
    </w:p>
    <w:p w14:paraId="0AEC6512" w14:textId="77777777" w:rsidR="001C6A3F" w:rsidRPr="00070EA1" w:rsidRDefault="001C6A3F" w:rsidP="00517E79">
      <w:pPr>
        <w:pStyle w:val="ImageFont"/>
        <w:jc w:val="left"/>
      </w:pPr>
    </w:p>
    <w:p w14:paraId="6B4189EA" w14:textId="77777777" w:rsidR="00DF0AC7" w:rsidRPr="00070EA1" w:rsidRDefault="00DF0AC7" w:rsidP="00517E79">
      <w:pPr>
        <w:pStyle w:val="ImageFont"/>
        <w:jc w:val="left"/>
      </w:pPr>
    </w:p>
    <w:p w14:paraId="04F66988" w14:textId="3656E38D" w:rsidR="00CD02CE" w:rsidRPr="00070EA1" w:rsidRDefault="00CD02CE" w:rsidP="00517E79">
      <w:pPr>
        <w:pStyle w:val="Heading1"/>
      </w:pPr>
      <w:bookmarkStart w:id="16" w:name="_Toc67874802"/>
      <w:r w:rsidRPr="00070EA1">
        <w:lastRenderedPageBreak/>
        <w:t>L</w:t>
      </w:r>
      <w:r w:rsidR="00635CB3" w:rsidRPr="00070EA1">
        <w:t>IST OF ABBREVIATIONS</w:t>
      </w:r>
      <w:bookmarkEnd w:id="16"/>
    </w:p>
    <w:tbl>
      <w:tblPr>
        <w:tblW w:w="5845" w:type="dxa"/>
        <w:tblLook w:val="04A0" w:firstRow="1" w:lastRow="0" w:firstColumn="1" w:lastColumn="0" w:noHBand="0" w:noVBand="1"/>
      </w:tblPr>
      <w:tblGrid>
        <w:gridCol w:w="1176"/>
        <w:gridCol w:w="4669"/>
      </w:tblGrid>
      <w:tr w:rsidR="007E4C64" w:rsidRPr="00070EA1"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070EA1" w:rsidRDefault="007E4C64" w:rsidP="00517E79">
            <w:r w:rsidRPr="00070EA1">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070EA1" w:rsidRDefault="007E4C64" w:rsidP="00517E79">
            <w:r w:rsidRPr="00070EA1">
              <w:t>Exploratory Data Analysis</w:t>
            </w:r>
          </w:p>
        </w:tc>
      </w:tr>
      <w:tr w:rsidR="007E4C64" w:rsidRPr="00070EA1"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070EA1" w:rsidRDefault="007E4C64" w:rsidP="00517E79">
            <w:r w:rsidRPr="00070EA1">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070EA1" w:rsidRDefault="007E4C64" w:rsidP="00517E79">
            <w:r w:rsidRPr="00070EA1">
              <w:t>Support Vector Machine</w:t>
            </w:r>
          </w:p>
        </w:tc>
      </w:tr>
      <w:tr w:rsidR="007E4C64" w:rsidRPr="00070EA1"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070EA1" w:rsidRDefault="007E4C64" w:rsidP="00517E79">
            <w:r w:rsidRPr="00070EA1">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070EA1" w:rsidRDefault="007E4C64" w:rsidP="00517E79">
            <w:r w:rsidRPr="00070EA1">
              <w:t>K Nearest Neighbour</w:t>
            </w:r>
          </w:p>
        </w:tc>
      </w:tr>
      <w:tr w:rsidR="007E4C64" w:rsidRPr="00070EA1"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070EA1" w:rsidRDefault="007E4C64" w:rsidP="00517E79">
            <w:r w:rsidRPr="00070EA1">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070EA1" w:rsidRDefault="00A0356A" w:rsidP="00517E79">
            <w:r w:rsidRPr="00070EA1">
              <w:t>A</w:t>
            </w:r>
            <w:r w:rsidR="007E4C64" w:rsidRPr="00070EA1">
              <w:t>rea under ROC Curve</w:t>
            </w:r>
          </w:p>
        </w:tc>
      </w:tr>
      <w:tr w:rsidR="007E4C64" w:rsidRPr="00070EA1"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070EA1" w:rsidRDefault="007E4C64" w:rsidP="00517E79">
            <w:r w:rsidRPr="00070EA1">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070EA1" w:rsidRDefault="007E4C64" w:rsidP="00517E79">
            <w:r w:rsidRPr="00070EA1">
              <w:t>Receiver Operating Characteristics</w:t>
            </w:r>
          </w:p>
        </w:tc>
      </w:tr>
      <w:tr w:rsidR="00C21362" w:rsidRPr="00070EA1"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070EA1" w:rsidRDefault="00C21362" w:rsidP="00517E79">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070EA1" w:rsidRDefault="00C21362" w:rsidP="00517E79">
            <w:r w:rsidRPr="00070EA1">
              <w:t>Synthetic Minority Oversampling Technique</w:t>
            </w:r>
          </w:p>
        </w:tc>
      </w:tr>
      <w:tr w:rsidR="007E4C64"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070EA1" w:rsidRDefault="007E4C64" w:rsidP="00517E79">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070EA1" w:rsidRDefault="007E4C64" w:rsidP="00517E79">
            <w:r w:rsidRPr="00070EA1">
              <w:t>Extreme Gradient Boosting</w:t>
            </w:r>
          </w:p>
        </w:tc>
      </w:tr>
      <w:tr w:rsidR="00B1647A" w:rsidRPr="00070EA1"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070EA1" w:rsidRDefault="00B1647A" w:rsidP="00517E79">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070EA1" w:rsidRDefault="00B1647A" w:rsidP="00517E79">
            <w:r w:rsidRPr="00070EA1">
              <w:t>Gravitational Search Algorithm</w:t>
            </w:r>
          </w:p>
        </w:tc>
      </w:tr>
      <w:tr w:rsidR="0036436B" w:rsidRPr="00070EA1"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070EA1" w:rsidRDefault="0036436B" w:rsidP="00517E79">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070EA1" w:rsidRDefault="0036436B" w:rsidP="00517E79">
            <w:r w:rsidRPr="00070EA1">
              <w:t xml:space="preserve">Projection Pursuit Random Forest </w:t>
            </w:r>
          </w:p>
        </w:tc>
      </w:tr>
      <w:tr w:rsidR="004D0CD6" w:rsidRPr="00070EA1"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070EA1" w:rsidRDefault="004D0CD6" w:rsidP="00517E79">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070EA1" w:rsidRDefault="004D0CD6" w:rsidP="00517E79">
            <w:r w:rsidRPr="00070EA1">
              <w:t>Linear Discriminant Analysis</w:t>
            </w:r>
          </w:p>
        </w:tc>
      </w:tr>
      <w:tr w:rsidR="00D229D8" w:rsidRPr="00070EA1"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070EA1" w:rsidRDefault="00D229D8" w:rsidP="00517E79">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070EA1" w:rsidRDefault="00D229D8" w:rsidP="00517E79">
            <w:r w:rsidRPr="00070EA1">
              <w:t>Customer Relationship Management</w:t>
            </w:r>
          </w:p>
        </w:tc>
      </w:tr>
      <w:tr w:rsidR="007E4C64" w:rsidRPr="00070EA1"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070EA1" w:rsidRDefault="007E4C64" w:rsidP="00517E79">
            <w:r w:rsidRPr="00070EA1">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070EA1" w:rsidRDefault="007E4C64" w:rsidP="00517E79">
            <w:r w:rsidRPr="00070EA1">
              <w:t>Adaptive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070EA1">
        <w:br w:type="page"/>
      </w:r>
    </w:p>
    <w:p w14:paraId="6524CB3C" w14:textId="206F8B1D" w:rsidR="00642D74" w:rsidRPr="00070EA1" w:rsidRDefault="003B1F77" w:rsidP="00517E79">
      <w:pPr>
        <w:pStyle w:val="Heading1"/>
      </w:pPr>
      <w:bookmarkStart w:id="18" w:name="_Toc67874803"/>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19"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0" w:name="_Toc67874804"/>
      <w:r w:rsidRPr="00070EA1">
        <w:t xml:space="preserve">1.1 </w:t>
      </w:r>
      <w:r w:rsidR="0021550A" w:rsidRPr="00070EA1">
        <w:t>Background of the Study</w:t>
      </w:r>
      <w:bookmarkEnd w:id="20"/>
    </w:p>
    <w:p w14:paraId="06FA57EA" w14:textId="19FA4D02"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the customers that are likely to churn</w:t>
      </w:r>
      <w:r w:rsidR="00CC1112">
        <w:t xml:space="preserve"> can be flagged</w:t>
      </w:r>
      <w:r w:rsidRPr="00070EA1">
        <w:t xml:space="preserve">, targeted campaigns </w:t>
      </w:r>
      <w:r w:rsidR="00CC1112">
        <w:t xml:space="preserve">can be run </w:t>
      </w:r>
      <w:r w:rsidRPr="00070EA1">
        <w:t>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1" w:name="_Toc61885859"/>
      <w:bookmarkStart w:id="22" w:name="_Toc67874805"/>
      <w:r w:rsidRPr="00070EA1">
        <w:t>1.1.1</w:t>
      </w:r>
      <w:r w:rsidR="00661EC7" w:rsidRPr="00070EA1">
        <w:t xml:space="preserve"> </w:t>
      </w:r>
      <w:r w:rsidR="00434639" w:rsidRPr="00070EA1">
        <w:t>Churn Analysis</w:t>
      </w:r>
      <w:bookmarkEnd w:id="21"/>
      <w:r w:rsidR="00124E70" w:rsidRPr="00070EA1">
        <w:t xml:space="preserve"> in the Telecom Industry</w:t>
      </w:r>
      <w:bookmarkEnd w:id="22"/>
    </w:p>
    <w:p w14:paraId="68B719D0" w14:textId="5E3DC181"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88085A" w:rsidRPr="00070EA1">
        <w:t>understand customer behaviour and mentality virtuall</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customer retention rates </w:t>
      </w:r>
      <w:r w:rsidR="00833C7D">
        <w:t xml:space="preserve">were increased </w:t>
      </w:r>
      <w:r w:rsidRPr="00070EA1">
        <w:t xml:space="preserve">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2C0753">
        <w:t xml:space="preserve">Churn can occur due to various reasons and can be broadly classified into </w:t>
      </w:r>
      <w:r w:rsidR="00E3304E">
        <w:t xml:space="preserve">the </w:t>
      </w:r>
      <w:r w:rsidR="002C0753">
        <w:t>voluntary and involuntary churn.</w:t>
      </w:r>
      <w:r w:rsidR="009550DF" w:rsidRPr="00070EA1">
        <w:br w:type="page"/>
      </w:r>
    </w:p>
    <w:p w14:paraId="73EF7552" w14:textId="6CAFF55C"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3" w:name="_Toc61885860"/>
      <w:bookmarkStart w:id="24" w:name="_Toc67874806"/>
      <w:r w:rsidRPr="00070EA1">
        <w:t>1.1.2 Flagging customers and retention policies</w:t>
      </w:r>
      <w:bookmarkEnd w:id="23"/>
      <w:bookmarkEnd w:id="24"/>
    </w:p>
    <w:p w14:paraId="53DA9258" w14:textId="07F383BD" w:rsidR="00E4219E" w:rsidRPr="00070EA1" w:rsidRDefault="00E4219E" w:rsidP="00517E79">
      <w:r w:rsidRPr="00070EA1">
        <w:t>As service providers contend for a customer</w:t>
      </w:r>
      <w:r w:rsidR="00C235BC" w:rsidRPr="00070EA1">
        <w:t>'</w:t>
      </w:r>
      <w:r w:rsidRPr="00070EA1">
        <w:t xml:space="preserve">s rights, customers are free to choose a service- 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3A30116D"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t>
      </w:r>
      <w:r w:rsidR="00833C7D">
        <w:t>The i</w:t>
      </w:r>
      <w:r w:rsidRPr="00070EA1">
        <w:t>dentif</w:t>
      </w:r>
      <w:r w:rsidR="00833C7D">
        <w:t>ication of</w:t>
      </w:r>
      <w:r w:rsidRPr="00070EA1">
        <w:t xml:space="preserve"> attributes that indicate </w:t>
      </w:r>
      <w:r w:rsidR="00B9681C" w:rsidRPr="00070EA1">
        <w:t xml:space="preserve">if a customer is likely to </w:t>
      </w:r>
      <w:r w:rsidRPr="00070EA1">
        <w:t xml:space="preserve">churn in our methodology </w:t>
      </w:r>
      <w:r w:rsidR="00833C7D">
        <w:t xml:space="preserve">will be done </w:t>
      </w:r>
      <w:r w:rsidRPr="00070EA1">
        <w:t>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5" w:name="_Toc67874807"/>
      <w:r w:rsidRPr="00070EA1">
        <w:lastRenderedPageBreak/>
        <w:t>1.</w:t>
      </w:r>
      <w:r w:rsidR="00546B70" w:rsidRPr="00070EA1">
        <w:t>2</w:t>
      </w:r>
      <w:r w:rsidRPr="00070EA1">
        <w:t xml:space="preserve"> </w:t>
      </w:r>
      <w:r w:rsidR="0041003C" w:rsidRPr="00070EA1">
        <w:t>Struggles of the Telecom Industry</w:t>
      </w:r>
      <w:bookmarkEnd w:id="25"/>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2F188558" w14:textId="2E7E0B1A" w:rsidR="008C5EE6" w:rsidRPr="00070EA1" w:rsidRDefault="008C5EE6" w:rsidP="00517E79">
      <w:pPr>
        <w:pStyle w:val="ImageFon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96962" cy="3066803"/>
                    </a:xfrm>
                    <a:prstGeom prst="rect">
                      <a:avLst/>
                    </a:prstGeom>
                  </pic:spPr>
                </pic:pic>
              </a:graphicData>
            </a:graphic>
          </wp:inline>
        </w:drawing>
      </w:r>
      <w:r w:rsidRPr="00070EA1">
        <w:br/>
      </w:r>
      <w:r w:rsidR="00E278D5" w:rsidRPr="00070EA1">
        <w:t xml:space="preserve">Fig 1.2.1: </w:t>
      </w:r>
      <w:r w:rsidRPr="00070EA1">
        <w:t>Most significant challenges faced by the industry</w:t>
      </w:r>
      <w:r w:rsidR="00FF3EC6" w:rsidRPr="00070EA1">
        <w:t xml:space="preserve"> </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r w:rsidR="00FF3EC6" w:rsidRPr="00070EA1">
        <w:fldChar w:fldCharType="end"/>
      </w:r>
    </w:p>
    <w:p w14:paraId="6B36E3A9" w14:textId="00008AC0"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t>
      </w:r>
      <w:r w:rsidR="00B36607">
        <w:t>to</w:t>
      </w:r>
      <w:r w:rsidR="004A2AD6" w:rsidRPr="00070EA1">
        <w:t xml:space="preserve">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telecom 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6" w:name="_Toc67874808"/>
      <w:r w:rsidRPr="00070EA1">
        <w:lastRenderedPageBreak/>
        <w:t>1.</w:t>
      </w:r>
      <w:r w:rsidR="005B28AA" w:rsidRPr="00070EA1">
        <w:t>3</w:t>
      </w:r>
      <w:r w:rsidRPr="00070EA1">
        <w:t xml:space="preserve"> Problem Statement</w:t>
      </w:r>
      <w:bookmarkEnd w:id="26"/>
    </w:p>
    <w:p w14:paraId="200BF955" w14:textId="5A561483"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the </w:t>
      </w:r>
      <w:r w:rsidR="008C226C" w:rsidRPr="00070EA1">
        <w:t>model</w:t>
      </w:r>
      <w:r w:rsidR="00C235BC" w:rsidRPr="00070EA1">
        <w:t>'</w:t>
      </w:r>
      <w:r w:rsidR="008C226C" w:rsidRPr="00070EA1">
        <w:t>s evaluation metrics</w:t>
      </w:r>
      <w:r w:rsidR="00B36607">
        <w:t xml:space="preserve"> can be monitored</w:t>
      </w:r>
      <w:r w:rsidR="00947329" w:rsidRPr="00070EA1">
        <w:t xml:space="preserve">, and </w:t>
      </w:r>
      <w:r w:rsidR="007C3781" w:rsidRPr="00070EA1">
        <w:t xml:space="preserve">high-risk </w:t>
      </w:r>
      <w:r w:rsidR="00947329" w:rsidRPr="00070EA1">
        <w:t>customers can be appropriately targeted.</w:t>
      </w:r>
    </w:p>
    <w:p w14:paraId="3CA4557A" w14:textId="0CFA2A19"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7" w:name="_Toc67874809"/>
      <w:r w:rsidRPr="00070EA1">
        <w:t>1.</w:t>
      </w:r>
      <w:r w:rsidR="005B28AA" w:rsidRPr="00070EA1">
        <w:t>4</w:t>
      </w:r>
      <w:r w:rsidRPr="00070EA1">
        <w:t xml:space="preserve"> Aim and Objectives</w:t>
      </w:r>
      <w:bookmarkEnd w:id="27"/>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t xml:space="preserve">To compare the classification or predictive models to identify the most accurate model to </w:t>
      </w:r>
      <w:r w:rsidRPr="00070EA1">
        <w:lastRenderedPageBreak/>
        <w:t>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8" w:name="_Toc67874810"/>
      <w:r w:rsidRPr="00070EA1">
        <w:t>1.</w:t>
      </w:r>
      <w:r w:rsidR="005B28AA" w:rsidRPr="00070EA1">
        <w:t>5</w:t>
      </w:r>
      <w:r w:rsidRPr="00070EA1">
        <w:t xml:space="preserve"> Research Questions</w:t>
      </w:r>
      <w:bookmarkEnd w:id="28"/>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3FC507BE" w:rsidR="00264CB4" w:rsidRPr="00070EA1" w:rsidRDefault="00264CB4" w:rsidP="00517E79">
      <w:pPr>
        <w:pStyle w:val="BodyText"/>
        <w:numPr>
          <w:ilvl w:val="0"/>
          <w:numId w:val="33"/>
        </w:numPr>
      </w:pPr>
      <w:r w:rsidRPr="00070EA1">
        <w:t xml:space="preserve">Can balancing techniques </w:t>
      </w:r>
      <w:r w:rsidR="0093535D">
        <w:t xml:space="preserve">be suggested to increase </w:t>
      </w:r>
      <w:r w:rsidRPr="00070EA1">
        <w:t>the accuracy of the model?</w:t>
      </w:r>
    </w:p>
    <w:p w14:paraId="08B3AF73" w14:textId="18CC9ACE" w:rsidR="00264CB4" w:rsidRPr="00070EA1" w:rsidRDefault="003C4225" w:rsidP="00517E79">
      <w:pPr>
        <w:pStyle w:val="BodyText"/>
        <w:numPr>
          <w:ilvl w:val="0"/>
          <w:numId w:val="33"/>
        </w:numPr>
      </w:pPr>
      <w:r>
        <w:t xml:space="preserve">Are </w:t>
      </w:r>
      <w:r w:rsidR="00264CB4" w:rsidRPr="00070EA1">
        <w:t>the results obtained from interpretable models</w:t>
      </w:r>
      <w:r>
        <w:t xml:space="preserve"> reliable</w:t>
      </w:r>
      <w:r w:rsidR="00264CB4" w:rsidRPr="00070EA1">
        <w:t xml:space="preserve">?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t xml:space="preserve">The research will include the development and evaluation of various machine learning </w:t>
      </w:r>
      <w:r w:rsidRPr="00070EA1">
        <w:lastRenderedPageBreak/>
        <w:t>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214DC3A3" w:rsidR="00AB5DBF" w:rsidRPr="00070EA1" w:rsidRDefault="00B66ECC" w:rsidP="00517E79">
      <w:pPr>
        <w:pStyle w:val="BodyText"/>
        <w:numPr>
          <w:ilvl w:val="0"/>
          <w:numId w:val="34"/>
        </w:numPr>
      </w:pPr>
      <w:r>
        <w:t xml:space="preserve">The </w:t>
      </w:r>
      <w:r w:rsidR="00AB5DBF" w:rsidRPr="00070EA1">
        <w:t xml:space="preserve">focus </w:t>
      </w:r>
      <w:r>
        <w:t xml:space="preserve">of the research is </w:t>
      </w:r>
      <w:r w:rsidR="00AB5DBF" w:rsidRPr="00070EA1">
        <w:t xml:space="preserve">on </w:t>
      </w:r>
      <w:r w:rsidR="00890257" w:rsidRPr="00070EA1">
        <w:t>interpretable models</w:t>
      </w:r>
      <w:r w:rsidR="00AB5DBF" w:rsidRPr="00070EA1">
        <w:t xml:space="preserve">. If time permits, </w:t>
      </w:r>
      <w:r>
        <w:t>an</w:t>
      </w:r>
      <w:r w:rsidR="00AB5DBF" w:rsidRPr="00070EA1">
        <w:t xml:space="preserve"> attempt to use other models to perform customer attrition analysis</w:t>
      </w:r>
      <w:r>
        <w:t xml:space="preserve"> can be made</w:t>
      </w:r>
    </w:p>
    <w:p w14:paraId="34F848C5" w14:textId="5FFEE17C" w:rsidR="0021550A" w:rsidRPr="00070EA1" w:rsidRDefault="0021550A" w:rsidP="00517E79">
      <w:pPr>
        <w:pStyle w:val="Heading2"/>
      </w:pPr>
      <w:bookmarkStart w:id="29" w:name="_Toc67874811"/>
      <w:r w:rsidRPr="00070EA1">
        <w:t>1.</w:t>
      </w:r>
      <w:r w:rsidR="005B28AA" w:rsidRPr="00070EA1">
        <w:t>7</w:t>
      </w:r>
      <w:r w:rsidRPr="00070EA1">
        <w:t xml:space="preserve"> Significance of </w:t>
      </w:r>
      <w:r w:rsidR="00890257" w:rsidRPr="00070EA1">
        <w:t xml:space="preserve">the </w:t>
      </w:r>
      <w:r w:rsidRPr="00070EA1">
        <w:t>Study</w:t>
      </w:r>
      <w:bookmarkEnd w:id="29"/>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0" w:name="_Toc67874812"/>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0"/>
    </w:p>
    <w:p w14:paraId="012D624C" w14:textId="35B98A88" w:rsidR="00100C99" w:rsidRPr="00070EA1" w:rsidRDefault="002979A3" w:rsidP="00517E79">
      <w:pPr>
        <w:pStyle w:val="BodyText"/>
      </w:pPr>
      <w:r w:rsidRPr="00070EA1">
        <w:t xml:space="preserve">A thorough survey of the research and work done in customer attrition in the telecom industry will help us 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A87AC4">
        <w:t>Weightage to</w:t>
      </w:r>
      <w:r w:rsidR="0090699E" w:rsidRPr="00070EA1">
        <w:t xml:space="preserve"> conventional methods that have solved the problem </w:t>
      </w:r>
      <w:r w:rsidR="00A87AC4">
        <w:t>of</w:t>
      </w:r>
      <w:r w:rsidR="0090699E" w:rsidRPr="00070EA1">
        <w:t xml:space="preserve"> churn </w:t>
      </w:r>
      <w:r w:rsidR="00A87AC4">
        <w:t>has been given along with the</w:t>
      </w:r>
      <w:r w:rsidR="0090699E" w:rsidRPr="00070EA1">
        <w:t xml:space="preserve"> novel methods that </w:t>
      </w:r>
      <w:r w:rsidR="00A87AC4">
        <w:t xml:space="preserve">solve for the problem of </w:t>
      </w:r>
      <w:r w:rsidR="005A4FCA">
        <w:t>c</w:t>
      </w:r>
      <w:r w:rsidR="00A87AC4">
        <w:t>hurn</w:t>
      </w:r>
      <w:r w:rsidR="0090699E" w:rsidRPr="00070EA1">
        <w:t xml:space="preserve">. </w:t>
      </w:r>
    </w:p>
    <w:p w14:paraId="07ACB6EC" w14:textId="0AC25D7F"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 </w:t>
      </w:r>
      <w:r w:rsidR="00CE6A43">
        <w:t>and</w:t>
      </w:r>
      <w:r w:rsidRPr="00070EA1">
        <w:t xml:space="preserve"> on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3156E011"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 xml:space="preserve">In our </w:t>
      </w:r>
      <w:r w:rsidR="002F1208">
        <w:t xml:space="preserve">literature </w:t>
      </w:r>
      <w:r w:rsidR="00A11E14" w:rsidRPr="00070EA1">
        <w:t>survey, identif</w:t>
      </w:r>
      <w:r w:rsidR="002F1208">
        <w:t>ication</w:t>
      </w:r>
      <w:r w:rsidR="00A11E14" w:rsidRPr="00070EA1">
        <w:t xml:space="preserve"> the different types of churners that exist</w:t>
      </w:r>
      <w:r w:rsidR="002F1208">
        <w:t xml:space="preserve"> will be </w:t>
      </w:r>
      <w:r w:rsidR="00E67D49">
        <w:t>undertaken</w:t>
      </w:r>
      <w:r w:rsidR="00A11E14" w:rsidRPr="00070EA1">
        <w:t xml:space="preserve">. </w:t>
      </w:r>
      <w:r w:rsidR="00495315" w:rsidRPr="00070EA1">
        <w:t>The visuali</w:t>
      </w:r>
      <w:r w:rsidR="00FD044D" w:rsidRPr="00070EA1">
        <w:t>s</w:t>
      </w:r>
      <w:r w:rsidR="00495315" w:rsidRPr="00070EA1">
        <w:t>ation below showcases a tree-based visuali</w:t>
      </w:r>
      <w:r w:rsidR="00FD044D" w:rsidRPr="00070EA1">
        <w:t>s</w:t>
      </w:r>
      <w:r w:rsidR="00495315" w:rsidRPr="00070EA1">
        <w:t xml:space="preserve">ation to showcase the same. In this literature review, </w:t>
      </w:r>
      <w:r w:rsidR="001A1D5E">
        <w:t xml:space="preserve">the </w:t>
      </w:r>
      <w:r w:rsidR="00495315" w:rsidRPr="00070EA1">
        <w:t xml:space="preserve">focus </w:t>
      </w:r>
      <w:r w:rsidR="001A1D5E">
        <w:t xml:space="preserve">will be on </w:t>
      </w:r>
      <w:r w:rsidR="00495315" w:rsidRPr="00070EA1">
        <w:t>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26557" cy="3181636"/>
                    </a:xfrm>
                    <a:prstGeom prst="rect">
                      <a:avLst/>
                    </a:prstGeom>
                  </pic:spPr>
                </pic:pic>
              </a:graphicData>
            </a:graphic>
          </wp:inline>
        </w:drawing>
      </w:r>
    </w:p>
    <w:p w14:paraId="5FC45504" w14:textId="7646433D" w:rsidR="00100C99" w:rsidRPr="00070EA1" w:rsidRDefault="00052743" w:rsidP="003447E5">
      <w:pPr>
        <w:pStyle w:val="ImageFont"/>
        <w:ind w:left="720" w:firstLine="720"/>
      </w:pPr>
      <w:r w:rsidRPr="00070EA1">
        <w:t xml:space="preserve">Figure 2.1: Types of Churners </w:t>
      </w:r>
      <w:r w:rsidRPr="00070EA1">
        <w:fldChar w:fldCharType="begin" w:fldLock="1"/>
      </w:r>
      <w:r w:rsidR="0035637F" w:rsidRPr="00070EA1">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070EA1">
        <w:fldChar w:fldCharType="separate"/>
      </w:r>
      <w:r w:rsidRPr="00070EA1">
        <w:t>(Saraswat, S. &amp; Tiwari, 2018)</w:t>
      </w:r>
      <w:r w:rsidRPr="00070EA1">
        <w:fldChar w:fldCharType="end"/>
      </w:r>
    </w:p>
    <w:p w14:paraId="542D11D3" w14:textId="026143F4"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the set of customers </w:t>
      </w:r>
      <w:r w:rsidR="00B47559">
        <w:t xml:space="preserve">who undergo voluntary attrition </w:t>
      </w:r>
      <w:r w:rsidR="00971F8E">
        <w:t xml:space="preserve">can be identified as </w:t>
      </w:r>
      <w:r w:rsidR="00B47559">
        <w:t>the ones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t>
      </w:r>
      <w:r w:rsidR="003673FF">
        <w:t xml:space="preserve">customers </w:t>
      </w:r>
      <w:r w:rsidR="00376072" w:rsidRPr="00070EA1">
        <w:t xml:space="preserve">can </w:t>
      </w:r>
      <w:r w:rsidR="003673FF">
        <w:t xml:space="preserve">be </w:t>
      </w:r>
      <w:r w:rsidR="00376072" w:rsidRPr="00070EA1">
        <w:t>selectively profile</w:t>
      </w:r>
      <w:r w:rsidR="003673FF">
        <w:t>d</w:t>
      </w:r>
      <w:r w:rsidR="00376072" w:rsidRPr="00070EA1">
        <w:t xml:space="preserve"> and target</w:t>
      </w:r>
      <w:r w:rsidR="003673FF">
        <w:t>ed</w:t>
      </w:r>
      <w:r w:rsidR="00376072" w:rsidRPr="00070EA1">
        <w:t xml:space="preserve"> to </w:t>
      </w:r>
      <w:r w:rsidR="00C56FD9" w:rsidRPr="00070EA1">
        <w:t>get higher accuracy.</w:t>
      </w:r>
    </w:p>
    <w:p w14:paraId="1539F479" w14:textId="136BF567" w:rsidR="00D5379A" w:rsidRPr="00070EA1" w:rsidRDefault="00D5379A" w:rsidP="00517E79">
      <w:pPr>
        <w:pStyle w:val="Heading2"/>
      </w:pPr>
      <w:bookmarkStart w:id="31" w:name="_Toc67874813"/>
      <w:r w:rsidRPr="00070EA1">
        <w:t>2.1 Introduction</w:t>
      </w:r>
      <w:bookmarkEnd w:id="31"/>
    </w:p>
    <w:p w14:paraId="581DA361" w14:textId="2B20C0FC" w:rsidR="001155C7" w:rsidRPr="00070EA1" w:rsidRDefault="00AC0669" w:rsidP="00517E79">
      <w:pPr>
        <w:pStyle w:val="BodyText"/>
      </w:pPr>
      <w:r>
        <w:t>For the purpose of the</w:t>
      </w:r>
      <w:r w:rsidR="00C6203E" w:rsidRPr="00070EA1">
        <w:t xml:space="preserve"> literature review, having a proper structure for our analysis is </w:t>
      </w:r>
      <w:r w:rsidR="00145D3A" w:rsidRPr="00070EA1">
        <w:t>critical</w:t>
      </w:r>
      <w:r w:rsidR="00C6203E" w:rsidRPr="00070EA1">
        <w:t xml:space="preserve"> when dealing with </w:t>
      </w:r>
      <w:r w:rsidR="00FD044D" w:rsidRPr="00070EA1">
        <w:t xml:space="preserve">the </w:t>
      </w:r>
      <w:r w:rsidR="00C235BC" w:rsidRPr="00070EA1">
        <w:t>telecom industry's churn</w:t>
      </w:r>
      <w:r w:rsidR="00C6203E" w:rsidRPr="00070EA1">
        <w:t xml:space="preserve">. In section 2.2, </w:t>
      </w:r>
      <w:r w:rsidR="001A68BE">
        <w:t xml:space="preserve">there will be </w:t>
      </w:r>
      <w:r w:rsidR="00C6203E" w:rsidRPr="00070EA1">
        <w:t>focus on the telecom industry and the data-driven analytics driving the industry. This will give us an idea o</w:t>
      </w:r>
      <w:r w:rsidR="00FD044D" w:rsidRPr="00070EA1">
        <w:t>f</w:t>
      </w:r>
      <w:r w:rsidR="00C6203E" w:rsidRPr="00070EA1">
        <w:t xml:space="preserve"> how critical it is to flag customers and how designing custom campaigns for this segment of customers can increase </w:t>
      </w:r>
      <w:r w:rsidR="00C235BC" w:rsidRPr="00070EA1">
        <w:t>certain companies' bottom line and profitability</w:t>
      </w:r>
      <w:r w:rsidR="00C6203E" w:rsidRPr="00070EA1">
        <w:t xml:space="preserve">. </w:t>
      </w:r>
      <w:r w:rsidR="00C235BC" w:rsidRPr="00070EA1">
        <w:t>Section 2.3</w:t>
      </w:r>
      <w:r w:rsidR="00C6203E" w:rsidRPr="00070EA1">
        <w:t xml:space="preserve"> will deep-dive into cu</w:t>
      </w:r>
      <w:r w:rsidR="00FD044D" w:rsidRPr="00070EA1">
        <w:t>s</w:t>
      </w:r>
      <w:r w:rsidR="00C6203E" w:rsidRPr="00070EA1">
        <w:t xml:space="preserve">tomer attrition in the telecom industry and how this is a </w:t>
      </w:r>
      <w:r w:rsidR="00B00B8B" w:rsidRPr="00070EA1">
        <w:t>significant</w:t>
      </w:r>
      <w:r w:rsidR="00C6203E" w:rsidRPr="00070EA1">
        <w:t xml:space="preserve"> driver for the drain in finances and </w:t>
      </w:r>
      <w:r w:rsidR="00114A8A" w:rsidRPr="00070EA1">
        <w:t>telecom operators</w:t>
      </w:r>
      <w:r w:rsidR="00C235BC" w:rsidRPr="00070EA1">
        <w:t>'</w:t>
      </w:r>
      <w:r w:rsidR="00114A8A" w:rsidRPr="00070EA1">
        <w:t xml:space="preserve"> stability</w:t>
      </w:r>
      <w:r w:rsidR="00C6203E" w:rsidRPr="00070EA1">
        <w:t xml:space="preserve"> globally. </w:t>
      </w:r>
      <w:r w:rsidR="007A686E">
        <w:t>T</w:t>
      </w:r>
      <w:r w:rsidR="00C6203E" w:rsidRPr="00070EA1">
        <w:t>he next s</w:t>
      </w:r>
      <w:r w:rsidR="00FD044D" w:rsidRPr="00070EA1">
        <w:t>e</w:t>
      </w:r>
      <w:r w:rsidR="00C6203E" w:rsidRPr="00070EA1">
        <w:t>ction</w:t>
      </w:r>
      <w:r w:rsidR="007A686E">
        <w:t xml:space="preserve"> will focus on</w:t>
      </w:r>
      <w:r w:rsidR="00C6203E" w:rsidRPr="00070EA1">
        <w:t xml:space="preserve"> understand</w:t>
      </w:r>
      <w:r w:rsidR="007A686E">
        <w:t>ing</w:t>
      </w:r>
      <w:r w:rsidR="00C6203E" w:rsidRPr="00070EA1">
        <w:t xml:space="preserve"> </w:t>
      </w:r>
      <w:r w:rsidR="00114A8A" w:rsidRPr="00070EA1">
        <w:t>the way companies are leveraging predictive modelling in customer churn attrition and the models and methodologies used</w:t>
      </w:r>
      <w:r w:rsidR="00C6203E" w:rsidRPr="00070EA1">
        <w:t xml:space="preserve"> to keep profitability up. </w:t>
      </w:r>
    </w:p>
    <w:p w14:paraId="27832D91" w14:textId="29B3BBF7" w:rsidR="00C6203E" w:rsidRPr="00070EA1" w:rsidRDefault="00C6203E" w:rsidP="00517E79">
      <w:pPr>
        <w:pStyle w:val="BodyText"/>
      </w:pPr>
      <w:r w:rsidRPr="00070EA1">
        <w:lastRenderedPageBreak/>
        <w:t xml:space="preserve">Here, </w:t>
      </w:r>
      <w:r w:rsidR="00C2610D">
        <w:t xml:space="preserve">the models will be </w:t>
      </w:r>
      <w:r w:rsidRPr="00070EA1">
        <w:t>analy</w:t>
      </w:r>
      <w:r w:rsidR="00FD044D" w:rsidRPr="00070EA1">
        <w:t>s</w:t>
      </w:r>
      <w:r w:rsidRPr="00070EA1">
        <w:t>e</w:t>
      </w:r>
      <w:r w:rsidR="00C2610D">
        <w:t>d</w:t>
      </w:r>
      <w:r w:rsidRPr="00070EA1">
        <w:t xml:space="preserve"> in-depth and the methodology and ideas behind the working of predictive frameworks. </w:t>
      </w:r>
      <w:r w:rsidR="00317C2F">
        <w:t>Leveraging</w:t>
      </w:r>
      <w:r w:rsidRPr="00070EA1">
        <w:t xml:space="preserve"> our learnings from the above sections in how visual analytics is also being used to visuali</w:t>
      </w:r>
      <w:r w:rsidR="00FD044D" w:rsidRPr="00070EA1">
        <w:t>se</w:t>
      </w:r>
      <w:r w:rsidRPr="00070EA1">
        <w:t xml:space="preserve"> large sets of data. </w:t>
      </w:r>
      <w:r w:rsidR="00745102" w:rsidRPr="00070EA1">
        <w:t>Before proceed</w:t>
      </w:r>
      <w:r w:rsidR="00317C2F">
        <w:t>ing</w:t>
      </w:r>
      <w:r w:rsidR="00745102" w:rsidRPr="00070EA1">
        <w:t xml:space="preserve"> to the related research publications, understand</w:t>
      </w:r>
      <w:r w:rsidR="001B3970">
        <w:t>ing</w:t>
      </w:r>
      <w:r w:rsidR="00745102" w:rsidRPr="00070EA1">
        <w:t xml:space="preserve"> more about the metrics and formulations that </w:t>
      </w:r>
      <w:r w:rsidR="00114A8A" w:rsidRPr="00070EA1">
        <w:t>authors have used</w:t>
      </w:r>
      <w:r w:rsidR="00745102" w:rsidRPr="00070EA1">
        <w:t xml:space="preserve"> in the literature survey; this will help us lev</w:t>
      </w:r>
      <w:r w:rsidR="00FD044D" w:rsidRPr="00070EA1">
        <w:t>e</w:t>
      </w:r>
      <w:r w:rsidR="00745102" w:rsidRPr="00070EA1">
        <w:t>rage the summary table along with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 xml:space="preserve">future publications to leverage the latest in the field. In Section 2.7, </w:t>
      </w:r>
      <w:r w:rsidR="00E82611">
        <w:t>the</w:t>
      </w:r>
      <w:r w:rsidR="000802DD" w:rsidRPr="00070EA1">
        <w:t xml:space="preserve"> discuss</w:t>
      </w:r>
      <w:r w:rsidR="00E82611">
        <w:t>ion of</w:t>
      </w:r>
      <w:r w:rsidR="000802DD" w:rsidRPr="00070EA1">
        <w:t xml:space="preserve"> our learnings from the related work a</w:t>
      </w:r>
      <w:r w:rsidR="00114A8A" w:rsidRPr="00070EA1">
        <w:t>nd the previous sections and</w:t>
      </w:r>
      <w:r w:rsidR="00253F80" w:rsidRPr="00070EA1">
        <w:t xml:space="preserve"> how the components of an efficient predictive framework for customer churn analysis can be set up for our use-case. Finally, in the last section, </w:t>
      </w:r>
      <w:r w:rsidR="00E82611">
        <w:t>a</w:t>
      </w:r>
      <w:r w:rsidR="00253F80" w:rsidRPr="00070EA1">
        <w:t xml:space="preserve"> summar</w:t>
      </w:r>
      <w:r w:rsidR="00E82611">
        <w:t>y</w:t>
      </w:r>
      <w:r w:rsidR="00253F80" w:rsidRPr="00070EA1">
        <w:t xml:space="preserve"> all of the analysis to </w:t>
      </w:r>
      <w:r w:rsidR="00114A8A" w:rsidRPr="00070EA1">
        <w:t>understand how telecom operators can leverage data science and machine learning to predict the segment of customers</w:t>
      </w:r>
      <w:r w:rsidR="00253F80" w:rsidRPr="00070EA1">
        <w:t xml:space="preserve"> at a high risk of voluntary churn</w:t>
      </w:r>
      <w:r w:rsidR="00F87CC4">
        <w:t xml:space="preserve"> will be done</w:t>
      </w:r>
      <w:r w:rsidR="00253F80" w:rsidRPr="00070EA1">
        <w:t>.</w:t>
      </w:r>
    </w:p>
    <w:p w14:paraId="2ED55861" w14:textId="6D202876" w:rsidR="00D562BF" w:rsidRPr="00070EA1" w:rsidRDefault="00F64DD0" w:rsidP="00517E79">
      <w:pPr>
        <w:pStyle w:val="BodyText"/>
      </w:pPr>
      <w:r w:rsidRPr="00070EA1">
        <w:t xml:space="preserve">Following our learning in the sections below, </w:t>
      </w:r>
      <w:r w:rsidR="001912AC">
        <w:t>let’s analyze</w:t>
      </w:r>
      <w:r w:rsidRPr="00070EA1">
        <w:t xml:space="preserve"> the </w:t>
      </w:r>
      <w:r w:rsidR="003C51E2">
        <w:t>literature survey gaps</w:t>
      </w:r>
      <w:r w:rsidR="00B47559">
        <w:t xml:space="preserve"> in the authors' recent work</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2" w:name="_Toc67874814"/>
      <w:r w:rsidRPr="00070EA1">
        <w:t>2.2 Data Analytics in the Telecom Industry</w:t>
      </w:r>
      <w:bookmarkEnd w:id="32"/>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A7DB686"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to ensure a steady income. Since a Business to Consumer (B2C) model is high-risk and high-</w:t>
      </w:r>
      <w:r w:rsidRPr="00070EA1">
        <w:lastRenderedPageBreak/>
        <w:t xml:space="preserve">reward, ensuring that there are guaranteed paying customers at the end of the month can be crucial whilst </w:t>
      </w:r>
      <w:r w:rsidR="00114A8A" w:rsidRPr="00070EA1">
        <w:t>maintaining</w:t>
      </w:r>
      <w:r w:rsidRPr="00070EA1">
        <w:t xml:space="preserve"> steadfast while holding up market share in the space.</w:t>
      </w:r>
      <w:r w:rsidR="00AF05EF" w:rsidRPr="00070EA1">
        <w:t xml:space="preserve"> </w:t>
      </w:r>
      <w:r w:rsidR="00996979">
        <w:t>T</w:t>
      </w:r>
      <w:r w:rsidR="00B47559">
        <w: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 xml:space="preserve">exceedingly difficult to imagine a world in which </w:t>
      </w:r>
      <w:r w:rsidR="00996979">
        <w:t>a</w:t>
      </w:r>
      <w:r w:rsidR="006D5310" w:rsidRPr="00070EA1">
        <w:t xml:space="preserve"> call, me</w:t>
      </w:r>
      <w:r w:rsidR="00FD044D" w:rsidRPr="00070EA1">
        <w:t>ssa</w:t>
      </w:r>
      <w:r w:rsidR="006D5310" w:rsidRPr="00070EA1">
        <w:t>ge or communicat</w:t>
      </w:r>
      <w:r w:rsidR="00996979">
        <w:t>ion</w:t>
      </w:r>
      <w:r w:rsidR="006D5310" w:rsidRPr="00070EA1">
        <w:t xml:space="preserve"> </w:t>
      </w:r>
      <w:bookmarkStart w:id="33" w:name="_GoBack"/>
      <w:bookmarkEnd w:id="33"/>
      <w:r w:rsidR="006D5310" w:rsidRPr="00070EA1">
        <w:t>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324BBFCB"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0F4C3FE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 xml:space="preserve">is is critical to building a solid data science muscle within the </w:t>
      </w:r>
      <w:r w:rsidRPr="00070EA1">
        <w:lastRenderedPageBreak/>
        <w:t>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a ready-made 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 we get stuck.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4" w:name="_Toc67874815"/>
      <w:r w:rsidRPr="00070EA1">
        <w:t xml:space="preserve">2.3 </w:t>
      </w:r>
      <w:r w:rsidR="009A54FD" w:rsidRPr="00070EA1">
        <w:t>Customer Attrition in the Telecom Industry</w:t>
      </w:r>
      <w:bookmarkEnd w:id="34"/>
    </w:p>
    <w:p w14:paraId="61BAF80F" w14:textId="70690422"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FD044D" w:rsidRPr="00070EA1">
        <w:t>W</w:t>
      </w:r>
      <w:r w:rsidRPr="00070EA1">
        <w:t xml:space="preserve">e </w:t>
      </w:r>
      <w:r w:rsidR="00FF1D9B" w:rsidRPr="00070EA1">
        <w:t xml:space="preserve">will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p>
    <w:p w14:paraId="1C9C4A18" w14:textId="47FC24CC" w:rsidR="00134841" w:rsidRPr="00070EA1" w:rsidRDefault="0011264D" w:rsidP="00517E79">
      <w:pPr>
        <w:pStyle w:val="BodyText"/>
      </w:pPr>
      <w:r w:rsidRPr="00070EA1">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 xml:space="preserve">Customers tend to move </w:t>
      </w:r>
      <w:r w:rsidR="009F4F4C" w:rsidRPr="00070EA1">
        <w:lastRenderedPageBreak/>
        <w:t>across telecom operators for several reasons</w:t>
      </w:r>
      <w:r w:rsidR="00E43222">
        <w:t>,</w:t>
      </w:r>
      <w:r w:rsidR="009F4F4C" w:rsidRPr="00070EA1">
        <w:t xml:space="preserve"> with countries enabling inter-operator portab</w:t>
      </w:r>
      <w:r w:rsidR="00E43222">
        <w:t>i</w:t>
      </w:r>
      <w:r w:rsidR="009F4F4C" w:rsidRPr="00070EA1">
        <w:t>lity 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59CF5071"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xml:space="preserve">, the primary reason a customer moves across operators is due to dissatisfaction with current services. If we </w:t>
      </w:r>
      <w:r w:rsidR="00D20BFC">
        <w:t>can</w:t>
      </w:r>
      <w:r w:rsidR="00782AED" w:rsidRPr="00070EA1">
        <w:t xml:space="preserve"> identify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7E170753" w:rsidR="0094122E" w:rsidRPr="00070EA1" w:rsidRDefault="00A6124E" w:rsidP="00F7031A">
      <w:pPr>
        <w:pStyle w:val="BodyText"/>
        <w:rPr>
          <w:rFonts w:eastAsiaTheme="majorEastAsia"/>
          <w:b/>
          <w:bCs/>
          <w:color w:val="345A8A" w:themeColor="accent1" w:themeShade="B5"/>
          <w:sz w:val="40"/>
          <w:szCs w:val="32"/>
        </w:rPr>
      </w:pPr>
      <w:r w:rsidRPr="00070EA1">
        <w:t xml:space="preserve">We understand that f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that we get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5" w:name="_Toc67874816"/>
      <w:r w:rsidRPr="00070EA1">
        <w:lastRenderedPageBreak/>
        <w:t>2.4 Predictive Modelling in Customer Churn Analysis</w:t>
      </w:r>
      <w:bookmarkEnd w:id="35"/>
    </w:p>
    <w:p w14:paraId="5E75BD5B" w14:textId="77777777"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In this section, we shall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where we would like to predict one of two things if a customer is going to churn or not. There are different methods to do this</w:t>
      </w:r>
      <w:r w:rsidR="00892B5B" w:rsidRPr="00070EA1">
        <w:t>,</w:t>
      </w:r>
      <w:r w:rsidR="008278A1" w:rsidRPr="00070EA1">
        <w:t xml:space="preserve"> and we will review some supervised machine learning algorithms in the below sections.</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6" w:name="_Toc67874817"/>
      <w:r w:rsidRPr="00070EA1">
        <w:lastRenderedPageBreak/>
        <w:t>2.5 Visual Analytics in Telecom</w:t>
      </w:r>
      <w:bookmarkEnd w:id="36"/>
    </w:p>
    <w:p w14:paraId="42D7ADB8" w14:textId="1DD24969" w:rsidR="0038076A" w:rsidRPr="00070EA1" w:rsidRDefault="00670288" w:rsidP="00517E79">
      <w:pPr>
        <w:pStyle w:val="BodyText"/>
      </w:pPr>
      <w:r w:rsidRPr="00070EA1">
        <w:t>For data of any form to be leveraged, we need to understand the datase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38534C35" w14:textId="77777777" w:rsidR="004C1734" w:rsidRPr="00070EA1" w:rsidRDefault="00C64EE8" w:rsidP="00517E79">
      <w:pPr>
        <w:pStyle w:val="ImageFont"/>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4742" cy="2618064"/>
                    </a:xfrm>
                    <a:prstGeom prst="rect">
                      <a:avLst/>
                    </a:prstGeom>
                  </pic:spPr>
                </pic:pic>
              </a:graphicData>
            </a:graphic>
          </wp:inline>
        </w:drawing>
      </w:r>
      <w:r w:rsidRPr="00070EA1">
        <w:br/>
      </w:r>
      <w:r w:rsidRPr="00070EA1">
        <w:rPr>
          <w:i/>
        </w:rPr>
        <w:t xml:space="preserve">Figure 2.5.1: </w:t>
      </w:r>
      <w:r w:rsidRPr="00070EA1">
        <w:t xml:space="preserve">Visual Data Exploration </w:t>
      </w:r>
    </w:p>
    <w:p w14:paraId="51184F37" w14:textId="6E9F4D77" w:rsidR="0025241E" w:rsidRPr="00070EA1" w:rsidRDefault="0025241E" w:rsidP="00517E79">
      <w:pPr>
        <w:pStyle w:val="ImageFont"/>
      </w:pPr>
    </w:p>
    <w:p w14:paraId="0BDD870D" w14:textId="2A7A2E30"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e will understand more </w:t>
      </w:r>
      <w:r w:rsidR="00892B5B" w:rsidRPr="00070EA1">
        <w:t>about</w:t>
      </w:r>
      <w:r w:rsidR="00201645" w:rsidRPr="00070EA1">
        <w:t xml:space="preserve"> row-level data. When data transformation is perform</w:t>
      </w:r>
      <w:r w:rsidR="00892B5B" w:rsidRPr="00070EA1">
        <w:t>e</w:t>
      </w:r>
      <w:r w:rsidR="00201645" w:rsidRPr="00070EA1">
        <w:t>d, we can visuali</w:t>
      </w:r>
      <w:r w:rsidR="00FD044D" w:rsidRPr="00070EA1">
        <w:t>s</w:t>
      </w:r>
      <w:r w:rsidR="00201645" w:rsidRPr="00070EA1">
        <w:t xml:space="preserve">e the data </w:t>
      </w:r>
      <w:r w:rsidR="004077C2" w:rsidRPr="00070EA1">
        <w:t>post</w:t>
      </w:r>
      <w:r w:rsidR="00350F8E" w:rsidRPr="00070EA1">
        <w:t>-</w:t>
      </w:r>
      <w:r w:rsidR="004077C2" w:rsidRPr="00070EA1">
        <w:t xml:space="preserve">processing </w:t>
      </w:r>
      <w:r w:rsidR="00201645" w:rsidRPr="00070EA1">
        <w:t xml:space="preserve">to 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If we were to visuali</w:t>
      </w:r>
      <w:r w:rsidR="00350F8E" w:rsidRPr="00070EA1">
        <w:t>s</w:t>
      </w:r>
      <w:r w:rsidR="004077C2" w:rsidRPr="00070EA1">
        <w:t>e and sum up all of the scores we got for features visually, we sh</w:t>
      </w:r>
      <w:r w:rsidR="00350F8E" w:rsidRPr="00070EA1">
        <w:t>ould</w:t>
      </w:r>
      <w:r w:rsidR="004077C2" w:rsidRPr="00070EA1">
        <w:t xml:space="preserve"> be able to identify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7" w:name="_Toc67874818"/>
      <w:r w:rsidRPr="00070EA1">
        <w:lastRenderedPageBreak/>
        <w:t>2.6 Related Research Publications</w:t>
      </w:r>
      <w:bookmarkEnd w:id="37"/>
    </w:p>
    <w:p w14:paraId="5A2BDFC1" w14:textId="19A93267"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e will also understand the evaluation methods used to assess the models</w:t>
      </w:r>
      <w:r w:rsidR="00C235BC" w:rsidRPr="00070EA1">
        <w:t>'</w:t>
      </w:r>
      <w:r w:rsidRPr="00070EA1">
        <w:t xml:space="preserve"> performance through the literature review.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38" w:name="_Toc67874819"/>
      <w:r w:rsidRPr="00070EA1">
        <w:t>2.6.1 Feature Engineering for Telecom Datasets</w:t>
      </w:r>
      <w:bookmarkEnd w:id="38"/>
    </w:p>
    <w:p w14:paraId="58D35043" w14:textId="292BC232" w:rsidR="0093374F" w:rsidRPr="00070EA1" w:rsidRDefault="0093374F" w:rsidP="00517E79">
      <w:pPr>
        <w:pStyle w:val="BodyText"/>
      </w:pPr>
      <w:r w:rsidRPr="00070EA1">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 xml:space="preserve">When we perform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24B2A036"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8429F8">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39" w:name="_Toc67874820"/>
      <w:r w:rsidRPr="00070EA1">
        <w:t>2.6.2 Handling Class Imbalance in Machine Learning</w:t>
      </w:r>
      <w:bookmarkEnd w:id="39"/>
    </w:p>
    <w:p w14:paraId="5A3CF888" w14:textId="4DBEAB27"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e can use to train the model. Another method that we can us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40" w:name="_Toc67874821"/>
      <w:r w:rsidRPr="00070EA1">
        <w:lastRenderedPageBreak/>
        <w:t>2.6.3 Implementation of a predictive framework</w:t>
      </w:r>
      <w:bookmarkEnd w:id="40"/>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1" w:name="_Toc67874822"/>
      <w:r w:rsidRPr="00070EA1">
        <w:t>2.6.4 Reviews of Evaluation Metrics for Classification</w:t>
      </w:r>
      <w:bookmarkEnd w:id="41"/>
    </w:p>
    <w:p w14:paraId="74B37C2D" w14:textId="093CBA7B" w:rsidR="00063325" w:rsidRPr="00070EA1" w:rsidRDefault="00063325" w:rsidP="00517E79">
      <w:r w:rsidRPr="00070EA1">
        <w:t>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070EA1">
        <w:t>'</w:t>
      </w:r>
      <w:r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Pr="00070EA1">
        <w:t xml:space="preserve">s recommended model </w:t>
      </w:r>
      <w:r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070EA1">
        <w:fldChar w:fldCharType="separate"/>
      </w:r>
      <w:r w:rsidRPr="00070EA1">
        <w:t>(Mukhopadhyay et al., 2021)</w:t>
      </w:r>
      <w:r w:rsidRPr="00070EA1">
        <w:fldChar w:fldCharType="end"/>
      </w:r>
      <w:r w:rsidRPr="00070EA1">
        <w:t xml:space="preserve">. </w:t>
      </w:r>
    </w:p>
    <w:p w14:paraId="15EA0460" w14:textId="201C8C70"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BF0AC7" w:rsidRPr="00070EA1">
        <w:t xml:space="preserve">We shall go over a few of the </w:t>
      </w:r>
      <w:r w:rsidR="00D17056">
        <w:t>standard</w:t>
      </w:r>
      <w:r w:rsidR="00BF0AC7" w:rsidRPr="00070EA1">
        <w:t xml:space="preserve"> metrics in the below sections to understand the metrics used for evaluation. We will evaluat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5AEE310">
            <wp:extent cx="4667693" cy="669329"/>
            <wp:effectExtent l="0" t="0" r="0" b="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7610" cy="680789"/>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72DC772D">
            <wp:extent cx="2881423" cy="1024741"/>
            <wp:effectExtent l="0" t="0" r="0" b="4445"/>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3135" cy="1032463"/>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135E72A8">
            <wp:extent cx="2647507" cy="895639"/>
            <wp:effectExtent l="0" t="0" r="635" b="0"/>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5003" cy="901558"/>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lastRenderedPageBreak/>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4B0CDEB8" w14:textId="6E4495F9" w:rsidR="004B2D11" w:rsidRPr="00070EA1" w:rsidRDefault="004B2D11" w:rsidP="001E5C66">
      <w:pPr>
        <w:pStyle w:val="ImageFont"/>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92848" cy="1182600"/>
                    </a:xfrm>
                    <a:prstGeom prst="rect">
                      <a:avLst/>
                    </a:prstGeom>
                  </pic:spPr>
                </pic:pic>
              </a:graphicData>
            </a:graphic>
          </wp:inline>
        </w:drawing>
      </w:r>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2" w:name="_Toc67874823"/>
      <w:r w:rsidRPr="00070EA1">
        <w:t>2.6.5 Summary of Literature Review</w:t>
      </w:r>
      <w:bookmarkEnd w:id="42"/>
    </w:p>
    <w:p w14:paraId="03802900" w14:textId="712955F2" w:rsidR="006D0804" w:rsidRPr="00070EA1" w:rsidRDefault="00A05C02" w:rsidP="00C661D5">
      <w:pPr>
        <w:pStyle w:val="BodyText"/>
        <w:rPr>
          <w:rFonts w:eastAsiaTheme="majorEastAsia"/>
          <w:b/>
          <w:bCs/>
          <w:color w:val="345A8A" w:themeColor="accent1" w:themeShade="B5"/>
          <w:sz w:val="40"/>
          <w:szCs w:val="32"/>
        </w:rPr>
      </w:pPr>
      <w:r w:rsidRPr="00070EA1">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we understand that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there are other structured oversampling techniques that we can experiment with</w:t>
      </w:r>
      <w:r w:rsidR="009118F4" w:rsidRPr="00070EA1">
        <w:t xml:space="preserve"> for the next ste</w:t>
      </w:r>
      <w:r w:rsidR="00CF1826" w:rsidRPr="00070EA1">
        <w:t>p</w:t>
      </w:r>
      <w:r w:rsidR="00C808BF" w:rsidRPr="00070EA1">
        <w:t>.</w:t>
      </w:r>
      <w:r w:rsidR="006D0804" w:rsidRPr="00070EA1">
        <w:br w:type="page"/>
      </w:r>
    </w:p>
    <w:p w14:paraId="3C14A07F" w14:textId="2D8FDF8E" w:rsidR="00422E94" w:rsidRPr="00070EA1" w:rsidRDefault="00422E94" w:rsidP="00517E79">
      <w:pPr>
        <w:pStyle w:val="Heading2"/>
      </w:pPr>
      <w:bookmarkStart w:id="43" w:name="_Toc67874824"/>
      <w:r w:rsidRPr="00070EA1">
        <w:lastRenderedPageBreak/>
        <w:t>2.7 Discussion</w:t>
      </w:r>
      <w:bookmarkEnd w:id="43"/>
    </w:p>
    <w:p w14:paraId="78D1D63B" w14:textId="7D4C1977" w:rsidR="00422E94" w:rsidRPr="00070EA1" w:rsidRDefault="00422E94" w:rsidP="00517E79">
      <w:pPr>
        <w:pStyle w:val="BodyText"/>
      </w:pPr>
      <w:r w:rsidRPr="00070EA1">
        <w:t xml:space="preserve">From the above literature review carried out, we notic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66BA63B6"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e understand that for the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445A0450"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1A424A" w:rsidRPr="00070EA1">
        <w:t>W</w:t>
      </w:r>
      <w:r w:rsidRPr="00070EA1">
        <w:t>e can explore where we can try more fea</w:t>
      </w:r>
      <w:r w:rsidR="00350F8E" w:rsidRPr="00070EA1">
        <w:t>t</w:t>
      </w:r>
      <w:r w:rsidRPr="00070EA1">
        <w:t xml:space="preserve">ure engineering techniques and </w:t>
      </w:r>
      <w:r w:rsidR="00350F8E" w:rsidRPr="00070EA1">
        <w:t>summaris</w:t>
      </w:r>
      <w:r w:rsidRPr="00070EA1">
        <w:t xml:space="preserve">e our results </w:t>
      </w:r>
      <w:r w:rsidR="007F3273" w:rsidRPr="00070EA1">
        <w:t xml:space="preserve">in a manner where we </w:t>
      </w:r>
      <w:r w:rsidR="00CD762C" w:rsidRPr="00070EA1">
        <w:t>consider</w:t>
      </w:r>
      <w:r w:rsidR="007F3273" w:rsidRPr="00070EA1">
        <w:t xml:space="preserve"> the observed and l</w:t>
      </w:r>
      <w:r w:rsidR="009118F4" w:rsidRPr="00070EA1">
        <w:t>a</w:t>
      </w:r>
      <w:r w:rsidR="007F3273" w:rsidRPr="00070EA1">
        <w:t>tent relationships of the features with the target variables.</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e will tak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5"/>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03D60996" w:rsidR="008E4E9F" w:rsidRPr="00070EA1" w:rsidRDefault="007431B7" w:rsidP="00517E79">
      <w:pPr>
        <w:widowControl/>
        <w:autoSpaceDE/>
        <w:autoSpaceDN/>
        <w:adjustRightInd/>
        <w:spacing w:before="0" w:after="200"/>
      </w:pPr>
      <w:r w:rsidRPr="00070EA1">
        <w:t xml:space="preserve">We have understood from the above papers </w:t>
      </w:r>
      <w:r w:rsidR="00284807" w:rsidRPr="00070EA1">
        <w:t>that the focus</w:t>
      </w:r>
      <w:r w:rsidRPr="00070EA1">
        <w:t xml:space="preserve"> </w:t>
      </w:r>
      <w:r w:rsidR="00FA34BE" w:rsidRPr="00070EA1">
        <w:t xml:space="preserve">is on </w:t>
      </w:r>
      <w:r w:rsidRPr="00070EA1">
        <w:t xml:space="preserve">either data processing or modelling. With novel </w:t>
      </w:r>
      <w:r w:rsidR="009118F4" w:rsidRPr="00070EA1">
        <w:t>preprocessing methods</w:t>
      </w:r>
      <w:r w:rsidR="00FA34BE" w:rsidRPr="00070EA1">
        <w:t>,</w:t>
      </w:r>
      <w:r w:rsidRPr="00070EA1">
        <w:t xml:space="preserve"> such as predictive mean matching or gravitational search algorithm for processing to single, hybrid or advanced methods of forecasting for the pred</w:t>
      </w:r>
      <w:r w:rsidR="009118F4" w:rsidRPr="00070EA1">
        <w:t>i</w:t>
      </w:r>
      <w:r w:rsidRPr="00070EA1">
        <w:t xml:space="preserve">ctive framework, the </w:t>
      </w:r>
      <w:r w:rsidR="00284807" w:rsidRPr="00070EA1">
        <w:t>gap in the research</w:t>
      </w:r>
      <w:r w:rsidR="00FA34BE" w:rsidRPr="00070EA1">
        <w:t xml:space="preserve"> is a paper that implements both. We shall try novel methods of </w:t>
      </w:r>
      <w:r w:rsidR="00EE0626" w:rsidRPr="00070EA1">
        <w:t xml:space="preserve">multiple </w:t>
      </w:r>
      <w:r w:rsidR="00FA34BE" w:rsidRPr="00070EA1">
        <w:t>feature selection</w:t>
      </w:r>
      <w:r w:rsidR="00EE0626" w:rsidRPr="00070EA1">
        <w:t xml:space="preserve"> on the telecom data couple with a </w:t>
      </w:r>
      <w:r w:rsidR="009118F4" w:rsidRPr="00070EA1">
        <w:t>robust</w:t>
      </w:r>
      <w:r w:rsidR="00EE0626" w:rsidRPr="00070EA1">
        <w:t xml:space="preserve"> predictive framework.</w:t>
      </w:r>
      <w:r w:rsidR="00532EDD" w:rsidRPr="00070EA1">
        <w:t xml:space="preserve"> </w:t>
      </w:r>
      <w:r w:rsidR="002734F5" w:rsidRPr="00070EA1">
        <w:t>We have observed with a few scenarios that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3F2F12DB"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that we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there </w:t>
      </w:r>
      <w:r w:rsidRPr="00070EA1">
        <w:t>is</w:t>
      </w:r>
      <w:r w:rsidR="00CF1826" w:rsidRPr="00070EA1">
        <w:t xml:space="preserve"> a gap</w:t>
      </w:r>
      <w:r w:rsidR="00471C9A" w:rsidRPr="00070EA1">
        <w:t xml:space="preserve"> that we can fill in through our research methodology</w:t>
      </w:r>
      <w:r w:rsidR="003E725A" w:rsidRPr="00070EA1">
        <w:t>.</w:t>
      </w:r>
    </w:p>
    <w:p w14:paraId="48DD24F0" w14:textId="1D0988CD" w:rsidR="006E1B7F" w:rsidRPr="00070EA1" w:rsidRDefault="006E1B7F" w:rsidP="00517E79">
      <w:pPr>
        <w:pStyle w:val="Heading2"/>
      </w:pPr>
      <w:bookmarkStart w:id="44" w:name="_Toc67874825"/>
      <w:r w:rsidRPr="00070EA1">
        <w:t>2.8 Summary</w:t>
      </w:r>
      <w:bookmarkEnd w:id="44"/>
    </w:p>
    <w:p w14:paraId="3400774C" w14:textId="6CCCB79C" w:rsidR="00D018F2" w:rsidRPr="00070EA1" w:rsidRDefault="00A21501" w:rsidP="00517E79">
      <w:pPr>
        <w:pStyle w:val="BodyText"/>
      </w:pPr>
      <w:r w:rsidRPr="00070EA1">
        <w:t>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End w:id="17"/>
      <w:bookmarkEnd w:id="19"/>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5" w:name="_Toc67874826"/>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5"/>
    </w:p>
    <w:p w14:paraId="676D10BD" w14:textId="04ACD4AF" w:rsidR="00EC5BCE" w:rsidRPr="00070EA1" w:rsidRDefault="00EC5BCE" w:rsidP="00517E79">
      <w:pPr>
        <w:pStyle w:val="BodyText"/>
      </w:pPr>
      <w:r w:rsidRPr="00070EA1">
        <w:t xml:space="preserve">This chapter is dedicated to the research methodology we will be using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xml:space="preserve">, we will flag the segment of </w:t>
      </w:r>
      <w:r w:rsidR="006E1128" w:rsidRPr="00070EA1">
        <w:t>customers</w:t>
      </w:r>
      <w:r w:rsidR="00F733C7" w:rsidRPr="00070EA1">
        <w:t xml:space="preserve"> at a</w:t>
      </w:r>
      <w:r w:rsidR="006E1128" w:rsidRPr="00070EA1">
        <w:t xml:space="preserve"> high risk of churn effectively</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6" w:name="_Toc67874827"/>
      <w:r w:rsidRPr="00070EA1">
        <w:t>3.1 Introduction</w:t>
      </w:r>
      <w:bookmarkEnd w:id="46"/>
    </w:p>
    <w:p w14:paraId="3767BBA7" w14:textId="7567FE89" w:rsidR="005855CD" w:rsidRPr="00070EA1" w:rsidRDefault="00B05B79" w:rsidP="00517E79">
      <w:pPr>
        <w:pStyle w:val="BodyText"/>
      </w:pPr>
      <w:r w:rsidRPr="00070EA1">
        <w:t>We understood the set-level on how to tackle a customer churn problem in the telecom industry from the literature review</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business understanding and data understanding. We follow this up by the research me</w:t>
      </w:r>
      <w:r w:rsidR="005855CD" w:rsidRPr="00070EA1">
        <w:t>thodology in section 3.2 that consists of data selection, data preprocessing, data transformation, data visualisation, class balancing, model building, model evaluation and model monitoring. We will then go through the proposed model in Section 3.3, ultimately followed by the summary in Section 3.4.</w:t>
      </w:r>
    </w:p>
    <w:p w14:paraId="5BDAA054" w14:textId="46710039" w:rsidR="0004008F" w:rsidRPr="00070EA1" w:rsidRDefault="0004008F" w:rsidP="00517E79">
      <w:pPr>
        <w:pStyle w:val="Heading3"/>
      </w:pPr>
      <w:bookmarkStart w:id="47" w:name="_Toc67874828"/>
      <w:r w:rsidRPr="00070EA1">
        <w:t>3.1.1 Business Understanding</w:t>
      </w:r>
      <w:bookmarkEnd w:id="47"/>
    </w:p>
    <w:p w14:paraId="285D3CA0" w14:textId="2D39B4F8"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e have 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average, there is a substantial need to perform active targeting to retain the customer base. </w:t>
      </w:r>
    </w:p>
    <w:p w14:paraId="3B0454D3" w14:textId="27AD84D8" w:rsidR="0004008F" w:rsidRPr="00070EA1" w:rsidRDefault="0004008F" w:rsidP="00517E79">
      <w:pPr>
        <w:pStyle w:val="Heading3"/>
      </w:pPr>
      <w:bookmarkStart w:id="48" w:name="_Toc67874829"/>
      <w:r w:rsidRPr="00070EA1">
        <w:lastRenderedPageBreak/>
        <w:t xml:space="preserve">3.1.2 Data </w:t>
      </w:r>
      <w:r w:rsidR="00C72804" w:rsidRPr="00070EA1">
        <w:t>Understanding</w:t>
      </w:r>
      <w:bookmarkEnd w:id="48"/>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6F8F7569"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e also note that t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112B6974"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e will 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73EE33F7" w:rsidR="00110B64" w:rsidRPr="00070EA1" w:rsidRDefault="00110B64" w:rsidP="00517E79">
      <w:pPr>
        <w:pStyle w:val="BodyText"/>
        <w:numPr>
          <w:ilvl w:val="0"/>
          <w:numId w:val="36"/>
        </w:numPr>
      </w:pPr>
      <w:r w:rsidRPr="00070EA1">
        <w:t>Phone Service</w:t>
      </w:r>
      <w:r w:rsidR="00C7187E" w:rsidRPr="00070EA1">
        <w:t>:</w:t>
      </w:r>
      <w:r w:rsidR="00DE31B0" w:rsidRPr="00070EA1">
        <w:t xml:space="preserve"> Indicative of whether the customer uses the phone service or not</w:t>
      </w:r>
      <w:r w:rsidR="001A7C29" w:rsidRPr="00070EA1">
        <w:br/>
      </w:r>
    </w:p>
    <w:p w14:paraId="31CAB1F1" w14:textId="4CDF823D" w:rsidR="00110B64" w:rsidRPr="00070EA1" w:rsidRDefault="00110B64" w:rsidP="00517E79">
      <w:pPr>
        <w:pStyle w:val="BodyText"/>
        <w:numPr>
          <w:ilvl w:val="0"/>
          <w:numId w:val="36"/>
        </w:numPr>
      </w:pPr>
      <w:r w:rsidRPr="00070EA1">
        <w:lastRenderedPageBreak/>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164851FD" w14:textId="37D2EEF7" w:rsidR="00516FF3" w:rsidRPr="00070EA1" w:rsidRDefault="009664F6" w:rsidP="00517E79">
      <w:pPr>
        <w:pStyle w:val="BodyText"/>
      </w:pPr>
      <w:r w:rsidRPr="00070EA1">
        <w:t xml:space="preserve">From the above description, we have now understood the descriptive statistics of the IBM Telecom Churn dataset that is going to be used </w:t>
      </w:r>
      <w:r w:rsidR="00BD6AB6" w:rsidRPr="00070EA1">
        <w:t>in</w:t>
      </w:r>
      <w:r w:rsidRPr="00070EA1">
        <w:t xml:space="preserve"> this </w:t>
      </w:r>
      <w:r w:rsidR="00987DB2" w:rsidRPr="00070EA1">
        <w:t>study</w:t>
      </w:r>
      <w:r w:rsidRPr="00070EA1">
        <w:t>.</w:t>
      </w:r>
      <w:r w:rsidR="002466C4" w:rsidRPr="00070EA1">
        <w:t xml:space="preserve"> We have 18 features that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 that we are out to analy</w:t>
      </w:r>
      <w:r w:rsidR="006B0380">
        <w:t>s</w:t>
      </w:r>
      <w:r w:rsidR="00B74281" w:rsidRPr="00070EA1">
        <w:t>e.</w:t>
      </w:r>
    </w:p>
    <w:p w14:paraId="53195583" w14:textId="77777777" w:rsidR="008A7149" w:rsidRPr="00070EA1" w:rsidRDefault="008A7149"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2F7845E4" w14:textId="17C09B7A" w:rsidR="00350A6B" w:rsidRPr="00070EA1" w:rsidRDefault="00350A6B" w:rsidP="00517E79">
      <w:pPr>
        <w:pStyle w:val="Heading2"/>
      </w:pPr>
      <w:bookmarkStart w:id="49" w:name="_Toc67874830"/>
      <w:r w:rsidRPr="00070EA1">
        <w:lastRenderedPageBreak/>
        <w:t>3.2 Research Methodology</w:t>
      </w:r>
      <w:bookmarkEnd w:id="49"/>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50" w:name="_Toc67874831"/>
      <w:r w:rsidRPr="00070EA1">
        <w:t>3.2.1 Data Selection</w:t>
      </w:r>
      <w:bookmarkEnd w:id="50"/>
      <w:r w:rsidR="00BA63C4" w:rsidRPr="00070EA1">
        <w:t xml:space="preserve"> </w:t>
      </w:r>
    </w:p>
    <w:p w14:paraId="550246D0" w14:textId="7BF09A58" w:rsidR="00DB1BA3" w:rsidRPr="00070EA1" w:rsidRDefault="00DB1BA3" w:rsidP="00517E79">
      <w:pPr>
        <w:pStyle w:val="BodyText"/>
      </w:pPr>
      <w:r w:rsidRPr="00070EA1">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1" w:name="_Toc67874832"/>
      <w:r w:rsidRPr="00070EA1">
        <w:lastRenderedPageBreak/>
        <w:t>3.2.2 Data Pre</w:t>
      </w:r>
      <w:r w:rsidR="006B0380">
        <w:t>p</w:t>
      </w:r>
      <w:r w:rsidRPr="00070EA1">
        <w:t>rocessing</w:t>
      </w:r>
      <w:bookmarkEnd w:id="51"/>
    </w:p>
    <w:p w14:paraId="5B95FF21" w14:textId="77777777" w:rsidR="00FB6F49" w:rsidRPr="00070EA1" w:rsidRDefault="00B52F86" w:rsidP="00517E79">
      <w:pPr>
        <w:pStyle w:val="BodyText"/>
      </w:pPr>
      <w:r w:rsidRPr="00070EA1">
        <w:t xml:space="preserve">Now that we have </w:t>
      </w:r>
      <w:r w:rsidR="002466C4" w:rsidRPr="00070EA1">
        <w:t>selected the dataset</w:t>
      </w:r>
      <w:r w:rsidR="00BD6AB6" w:rsidRPr="00070EA1">
        <w:t>,</w:t>
      </w:r>
      <w:r w:rsidR="002466C4" w:rsidRPr="00070EA1">
        <w:t xml:space="preserve"> we would like to proceed within this domain</w:t>
      </w:r>
      <w:r w:rsidR="00BD6AB6" w:rsidRPr="00070EA1">
        <w:t>. W</w:t>
      </w:r>
      <w:r w:rsidR="002466C4" w:rsidRPr="00070EA1">
        <w:t>e shall now discuss the Data Pre-processing steps we will be implementing to ensure that the data is standardi</w:t>
      </w:r>
      <w:r w:rsidR="00BD6AB6" w:rsidRPr="00070EA1">
        <w:t>s</w:t>
      </w:r>
      <w:r w:rsidR="002466C4" w:rsidRPr="00070EA1">
        <w:t xml:space="preserve">ed </w:t>
      </w:r>
      <w:r w:rsidR="00C47395" w:rsidRPr="00070EA1">
        <w:t xml:space="preserve">as </w:t>
      </w:r>
      <w:r w:rsidR="00BD6AB6" w:rsidRPr="00070EA1">
        <w:t xml:space="preserve">we </w:t>
      </w:r>
      <w:r w:rsidR="002466C4" w:rsidRPr="00070EA1">
        <w:t xml:space="preserve">use it in our next </w:t>
      </w:r>
      <w:r w:rsidR="00C47395" w:rsidRPr="00070EA1">
        <w:t>steps</w:t>
      </w:r>
      <w:r w:rsidR="002466C4" w:rsidRPr="00070EA1">
        <w:t>. We will p</w:t>
      </w:r>
      <w:r w:rsidR="008C226C" w:rsidRPr="00070EA1">
        <w:t xml:space="preserve">erform a sense check of the telecom churn dataset 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we view the data types of the features</w:t>
      </w:r>
      <w:r w:rsidR="00516FF3" w:rsidRPr="00070EA1">
        <w:t xml:space="preserve">, we will check on the shape of the data to </w:t>
      </w:r>
      <w:r w:rsidR="00890257" w:rsidRPr="00070EA1">
        <w:t>en</w:t>
      </w:r>
      <w:r w:rsidR="00516FF3" w:rsidRPr="00070EA1">
        <w:t xml:space="preserve">sure the number of rows and columns is consistent </w:t>
      </w:r>
      <w:r w:rsidR="00C47395" w:rsidRPr="00070EA1">
        <w:t>per</w:t>
      </w:r>
      <w:r w:rsidR="00516FF3" w:rsidRPr="00070EA1">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070EA1">
        <w:t>,</w:t>
      </w:r>
      <w:r w:rsidR="00516FF3" w:rsidRPr="00070EA1">
        <w:t xml:space="preserve"> we will de</w:t>
      </w:r>
      <w:r w:rsidR="00890257" w:rsidRPr="00070EA1">
        <w:t>termin</w:t>
      </w:r>
      <w:r w:rsidR="00516FF3" w:rsidRPr="00070EA1">
        <w:t xml:space="preserve">e if we can proceed with all the columns to the next step if we must drop columns 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47993513" w:rsidR="005D5913" w:rsidRPr="00070EA1" w:rsidRDefault="00516FF3" w:rsidP="00517E79">
      <w:pPr>
        <w:pStyle w:val="BodyText"/>
      </w:pPr>
      <w:r w:rsidRPr="00070EA1">
        <w:t>Looking at the percentage of missing values for each attribute</w:t>
      </w:r>
      <w:r w:rsidR="00BD6AB6" w:rsidRPr="00070EA1">
        <w:t xml:space="preserve"> after the</w:t>
      </w:r>
      <w:r w:rsidRPr="00070EA1">
        <w:t xml:space="preserve"> missing</w:t>
      </w:r>
      <w:r w:rsidR="00D80583" w:rsidRPr="00070EA1">
        <w:t>-</w:t>
      </w:r>
      <w:r w:rsidRPr="00070EA1">
        <w:t xml:space="preserve">value analysis will help us understand the base dataset that we will be using when we go to the next step of feature engineering. </w:t>
      </w:r>
      <w:r w:rsidR="00A42670" w:rsidRPr="00070EA1">
        <w:t>We will also perform outlier analysis and understand the skewness of the data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we will proceed to perform</w:t>
      </w:r>
      <w:r w:rsidR="00D96DFE" w:rsidRPr="00070EA1">
        <w:t xml:space="preserve"> </w:t>
      </w:r>
      <w:r w:rsidR="0031456D" w:rsidRPr="00070EA1">
        <w:t xml:space="preserve">a </w:t>
      </w:r>
      <w:r w:rsidR="00A42670" w:rsidRPr="00070EA1">
        <w:t>univariate analysis.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2" w:name="_Toc67874833"/>
      <w:r w:rsidRPr="00070EA1">
        <w:t>3.2.3 Data Transformation</w:t>
      </w:r>
      <w:bookmarkEnd w:id="52"/>
    </w:p>
    <w:p w14:paraId="623B21F9" w14:textId="77777777" w:rsidR="00764ECC" w:rsidRPr="00070EA1" w:rsidRDefault="005D5913" w:rsidP="00517E79">
      <w:pPr>
        <w:pStyle w:val="BodyText"/>
      </w:pPr>
      <w:r w:rsidRPr="00070EA1">
        <w:t>Based on the cleaned dataset, we will no</w:t>
      </w:r>
      <w:r w:rsidR="00890257" w:rsidRPr="00070EA1">
        <w:t>w</w:t>
      </w:r>
      <w:r w:rsidRPr="00070EA1">
        <w:t xml:space="preserve"> decide the </w:t>
      </w:r>
      <w:r w:rsidR="00890257" w:rsidRPr="00070EA1">
        <w:t>following</w:t>
      </w:r>
      <w:r w:rsidRPr="00070EA1">
        <w:t xml:space="preserve"> steps to extract the most value from the dataset. We can perform steps such as one-hot encoding on the </w:t>
      </w:r>
      <w:r w:rsidR="00890257" w:rsidRPr="00070EA1">
        <w:t>categorical features</w:t>
      </w:r>
      <w:r w:rsidRPr="00070EA1">
        <w:t>. Besides this, we shall also derive features from the existing dataset and feature engineer newer attributes. Based on the understanding of telecom</w:t>
      </w:r>
      <w:r w:rsidR="00C235BC" w:rsidRPr="00070EA1">
        <w:t>'</w:t>
      </w:r>
      <w:r w:rsidRPr="00070EA1">
        <w:t xml:space="preserve">s business, we will also apply business rules that make sense to the business and derive new features. Performing efficient feature engineering will save us the hassle of running complicated models to get an accurate prediction. </w:t>
      </w:r>
    </w:p>
    <w:p w14:paraId="2810CAE2" w14:textId="5987900B" w:rsidR="005D5913" w:rsidRPr="00070EA1" w:rsidRDefault="005D5913" w:rsidP="00517E79">
      <w:pPr>
        <w:pStyle w:val="BodyText"/>
      </w:pPr>
      <w:r w:rsidRPr="00070EA1">
        <w:lastRenderedPageBreak/>
        <w:t xml:space="preserve">This will make the machine learning pipeline easier to deploy, thus </w:t>
      </w:r>
      <w:r w:rsidR="00890257" w:rsidRPr="00070EA1">
        <w:t>reducing</w:t>
      </w:r>
      <w:r w:rsidRPr="00070EA1">
        <w:t xml:space="preserve"> the business 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e will </w:t>
      </w:r>
      <w:r w:rsidR="00B5332E" w:rsidRPr="00070EA1">
        <w:t>use</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this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impact on customer churn.  We shall perform multicollinearity and variance inflation factor tests to understand the data</w:t>
      </w:r>
      <w:r w:rsidR="00C235BC" w:rsidRPr="00070EA1">
        <w:t>'</w:t>
      </w:r>
      <w:r w:rsidRPr="00070EA1">
        <w:t xml:space="preserve">s inherent properties to understand the significant features to select for modelling. We will also look at the correlation scores for the numerical variables to identify the features </w:t>
      </w:r>
      <w:r w:rsidR="00890257" w:rsidRPr="00070EA1">
        <w:t>with</w:t>
      </w:r>
      <w:r w:rsidRPr="00070EA1">
        <w:t xml:space="preserve"> a high positive or negative correlation with the target variable. We will also perform </w:t>
      </w:r>
      <w:r w:rsidR="00890257" w:rsidRPr="00070EA1">
        <w:t xml:space="preserve">a </w:t>
      </w:r>
      <w:r w:rsidRPr="00070EA1">
        <w:t>categorical analysis o</w:t>
      </w:r>
      <w:r w:rsidR="00890257" w:rsidRPr="00070EA1">
        <w:t>f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3" w:name="_Toc67874834"/>
      <w:r w:rsidRPr="00070EA1">
        <w:t>3.2.4 Data Visualization</w:t>
      </w:r>
      <w:bookmarkEnd w:id="53"/>
    </w:p>
    <w:p w14:paraId="7AE9AA12" w14:textId="55AE614B"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AC2719" w:rsidRPr="00070EA1">
        <w:t>We can use the packages</w:t>
      </w:r>
      <w:r w:rsidR="00176AB4" w:rsidRPr="00070EA1">
        <w:t xml:space="preserve"> </w:t>
      </w:r>
      <w:r w:rsidR="00E829C3" w:rsidRPr="00070EA1">
        <w:t xml:space="preserve">to </w:t>
      </w:r>
      <w:r w:rsidR="00176AB4" w:rsidRPr="00070EA1">
        <w:t>analy</w:t>
      </w:r>
      <w:r w:rsidR="00620D68" w:rsidRPr="00070EA1">
        <w:t>s</w:t>
      </w:r>
      <w:r w:rsidR="00176AB4" w:rsidRPr="00070EA1">
        <w:t>e and understand the data are pandas profiling, sweetviz and data</w:t>
      </w:r>
      <w:r w:rsidR="00DF0ACC" w:rsidRPr="00070EA1">
        <w:t xml:space="preserve"> </w:t>
      </w:r>
      <w:r w:rsidR="00176AB4" w:rsidRPr="00070EA1">
        <w:t>prep.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e shall </w:t>
      </w:r>
      <w:r w:rsidR="00BE4FC2" w:rsidRPr="00070EA1">
        <w:t>v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24433" cy="963223"/>
                    </a:xfrm>
                    <a:prstGeom prst="rect">
                      <a:avLst/>
                    </a:prstGeom>
                  </pic:spPr>
                </pic:pic>
              </a:graphicData>
            </a:graphic>
          </wp:inline>
        </w:drawing>
      </w:r>
    </w:p>
    <w:p w14:paraId="4CECC920" w14:textId="77777777" w:rsidR="00557E7F" w:rsidRPr="00070EA1" w:rsidRDefault="004C7242" w:rsidP="00517E79">
      <w:pPr>
        <w:pStyle w:val="BodyText"/>
        <w:jc w:val="center"/>
      </w:pPr>
      <w:r w:rsidRPr="00070EA1">
        <w:t xml:space="preserve">Figure 3.2.4.1: </w:t>
      </w:r>
      <w:r w:rsidR="00B82146" w:rsidRPr="00070EA1">
        <w:t>Distribution of Churn (Target variable)</w:t>
      </w:r>
    </w:p>
    <w:p w14:paraId="3D0980C1" w14:textId="77777777" w:rsidR="00557E7F" w:rsidRPr="00070EA1" w:rsidRDefault="00C03EDD" w:rsidP="00517E79">
      <w:pPr>
        <w:pStyle w:val="BodyText"/>
        <w:jc w:val="left"/>
      </w:pPr>
      <w:r w:rsidRPr="00070EA1">
        <w:t>We have 21 features and 7043 data points.</w:t>
      </w:r>
      <w:r w:rsidR="00282BA7" w:rsidRPr="00070EA1">
        <w:t xml:space="preserve"> </w:t>
      </w:r>
    </w:p>
    <w:p w14:paraId="5FB3CC94" w14:textId="410866EC" w:rsidR="00B82146" w:rsidRPr="00070EA1" w:rsidRDefault="00282BA7" w:rsidP="00517E79">
      <w:pPr>
        <w:pStyle w:val="BodyText"/>
        <w:jc w:val="left"/>
      </w:pPr>
      <w:r w:rsidRPr="00070EA1">
        <w:t>We shall now analyse the distribution of a few of the dependent variables.</w:t>
      </w:r>
      <w:r w:rsidR="00977A59" w:rsidRPr="00070EA1">
        <w:tab/>
      </w:r>
      <w:r w:rsidR="00977A59" w:rsidRPr="00070EA1">
        <w:br/>
      </w:r>
      <w:r w:rsidR="00592F20" w:rsidRPr="00070EA1">
        <w:lastRenderedPageBreak/>
        <w:br/>
      </w:r>
    </w:p>
    <w:p w14:paraId="68E5BDCA" w14:textId="0D779E81" w:rsidR="00C03EDD" w:rsidRPr="00070EA1" w:rsidRDefault="0005709C" w:rsidP="00517E79">
      <w:pPr>
        <w:pStyle w:val="ImageFont"/>
      </w:pPr>
      <w:r w:rsidRPr="00070EA1">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05689" cy="600159"/>
                    </a:xfrm>
                    <a:prstGeom prst="rect">
                      <a:avLst/>
                    </a:prstGeom>
                  </pic:spPr>
                </pic:pic>
              </a:graphicData>
            </a:graphic>
          </wp:inline>
        </w:drawing>
      </w:r>
      <w:r w:rsidRPr="00070EA1">
        <w:br/>
        <w:t xml:space="preserve">Figure 3.2.4.2: Distribution of Contract </w:t>
      </w:r>
      <w:r w:rsidR="006F7673" w:rsidRPr="00070EA1">
        <w:br/>
      </w:r>
      <w:r w:rsidR="00592F20" w:rsidRPr="00070EA1">
        <w:br/>
      </w:r>
    </w:p>
    <w:p w14:paraId="16E3D441" w14:textId="0A3AFACA" w:rsidR="0005709C" w:rsidRPr="00070EA1" w:rsidRDefault="0049139C" w:rsidP="00517E79">
      <w:pPr>
        <w:pStyle w:val="ImageFont"/>
        <w:jc w:val="both"/>
      </w:pPr>
      <w:r w:rsidRPr="00070EA1">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52658" cy="505061"/>
                    </a:xfrm>
                    <a:prstGeom prst="rect">
                      <a:avLst/>
                    </a:prstGeom>
                  </pic:spPr>
                </pic:pic>
              </a:graphicData>
            </a:graphic>
          </wp:inline>
        </w:drawing>
      </w:r>
      <w:r w:rsidR="00271AC4" w:rsidRPr="00070EA1">
        <w:tab/>
      </w:r>
      <w:r w:rsidR="00271AC4" w:rsidRPr="00070EA1">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6590" cy="405647"/>
                    </a:xfrm>
                    <a:prstGeom prst="rect">
                      <a:avLst/>
                    </a:prstGeom>
                  </pic:spPr>
                </pic:pic>
              </a:graphicData>
            </a:graphic>
          </wp:inline>
        </w:drawing>
      </w:r>
      <w:r w:rsidRPr="00070EA1">
        <w:br/>
        <w:t xml:space="preserve">      Figure 3.2.4.</w:t>
      </w:r>
      <w:r w:rsidR="009A2592" w:rsidRPr="00070EA1">
        <w:t>3</w:t>
      </w:r>
      <w:r w:rsidRPr="00070EA1">
        <w:t>: Distribution of Partner</w:t>
      </w:r>
      <w:r w:rsidR="009A2592" w:rsidRPr="00070EA1">
        <w:tab/>
      </w:r>
      <w:r w:rsidR="009A2592" w:rsidRPr="00070EA1">
        <w:tab/>
        <w:t xml:space="preserve">   </w:t>
      </w:r>
      <w:r w:rsidR="0058565A" w:rsidRPr="00070EA1">
        <w:t xml:space="preserve">  </w:t>
      </w:r>
      <w:r w:rsidR="009A2592" w:rsidRPr="00070EA1">
        <w:t>Figure 3.2.4.</w:t>
      </w:r>
      <w:r w:rsidR="002156DF" w:rsidRPr="00070EA1">
        <w:t>4</w:t>
      </w:r>
      <w:r w:rsidR="009A2592" w:rsidRPr="00070EA1">
        <w:t>: Distribution of Gender</w:t>
      </w:r>
      <w:r w:rsidR="003D602F" w:rsidRPr="00070EA1">
        <w:tab/>
      </w:r>
      <w:r w:rsidR="006F7673" w:rsidRPr="00070EA1">
        <w:br/>
      </w:r>
      <w:r w:rsidR="00A27CCD" w:rsidRPr="00070EA1">
        <w:br/>
      </w:r>
      <w:r w:rsidR="00730EDB" w:rsidRPr="00070EA1">
        <w:br/>
      </w:r>
    </w:p>
    <w:p w14:paraId="0D4E1CB3" w14:textId="31675EED" w:rsidR="0058565A" w:rsidRPr="00070EA1" w:rsidRDefault="00795183" w:rsidP="00517E79">
      <w:pPr>
        <w:pStyle w:val="ImageFont"/>
      </w:pPr>
      <w:r w:rsidRPr="00070EA1">
        <w:drawing>
          <wp:inline distT="0" distB="0" distL="0" distR="0" wp14:anchorId="4F2D5BFD" wp14:editId="0C95D9EB">
            <wp:extent cx="2970989" cy="285355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33769" cy="2913857"/>
                    </a:xfrm>
                    <a:prstGeom prst="rect">
                      <a:avLst/>
                    </a:prstGeom>
                  </pic:spPr>
                </pic:pic>
              </a:graphicData>
            </a:graphic>
          </wp:inline>
        </w:drawing>
      </w:r>
      <w:r w:rsidRPr="00070EA1">
        <w:br/>
      </w:r>
      <w:r w:rsidR="002156DF" w:rsidRPr="00070EA1">
        <w:t>Figure 3.2.4.5: Distribution of Monthly Charges</w:t>
      </w:r>
    </w:p>
    <w:p w14:paraId="6516F2EE" w14:textId="27592641" w:rsidR="00D66650" w:rsidRPr="00070EA1" w:rsidRDefault="00350A6B" w:rsidP="00517E79">
      <w:pPr>
        <w:pStyle w:val="Heading3"/>
      </w:pPr>
      <w:bookmarkStart w:id="54" w:name="_Toc67874835"/>
      <w:r w:rsidRPr="00070EA1">
        <w:lastRenderedPageBreak/>
        <w:t xml:space="preserve">3.2.5 </w:t>
      </w:r>
      <w:r w:rsidR="00D66650" w:rsidRPr="00070EA1">
        <w:t>Class Balancing</w:t>
      </w:r>
      <w:bookmarkEnd w:id="54"/>
    </w:p>
    <w:p w14:paraId="0974A7C0" w14:textId="510396D1" w:rsidR="002A7241" w:rsidRPr="00070EA1" w:rsidRDefault="00C21362" w:rsidP="00517E79">
      <w:r w:rsidRPr="00070EA1">
        <w:t xml:space="preserve">Oversampling and SMOTE are the </w:t>
      </w:r>
      <w:r w:rsidR="002247F8" w:rsidRPr="00070EA1">
        <w:t xml:space="preserve">techniques we will be leveraging </w:t>
      </w:r>
      <w:r w:rsidR="009D164D" w:rsidRPr="00070EA1">
        <w:t xml:space="preserve">to perform class balancing. </w:t>
      </w:r>
      <w:r w:rsidR="00DE4841" w:rsidRPr="00070EA1">
        <w:t>We observed that the classification models had improved performance from the literature survey</w:t>
      </w:r>
      <w:r w:rsidR="00BE4B59" w:rsidRPr="00070EA1">
        <w:t xml:space="preserve"> when class balancing</w:t>
      </w:r>
      <w:r w:rsidR="007D358A" w:rsidRPr="00070EA1">
        <w:t xml:space="preserve"> </w:t>
      </w:r>
      <w:r w:rsidR="00BE4B59" w:rsidRPr="00070EA1">
        <w:t>was performed.</w:t>
      </w:r>
      <w:r w:rsidR="008F44B6" w:rsidRPr="00070EA1">
        <w:t xml:space="preserve"> We can perform class balancing 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5AE68F7D" w14:textId="2195816B" w:rsidR="00506CAF" w:rsidRPr="00070EA1" w:rsidRDefault="004F69E9" w:rsidP="00517E79">
      <w:pPr>
        <w:pStyle w:val="ImageFont"/>
        <w:rPr>
          <w:color w:val="777777"/>
          <w:sz w:val="21"/>
          <w:szCs w:val="21"/>
          <w:shd w:val="clear" w:color="auto" w:fill="FFFFFF"/>
        </w:rPr>
      </w:pPr>
      <w:r w:rsidRPr="00070EA1">
        <w:drawing>
          <wp:inline distT="0" distB="0" distL="0" distR="0" wp14:anchorId="69FCF6C6" wp14:editId="0CE9DF4B">
            <wp:extent cx="3508745" cy="2586285"/>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17435" cy="2592690"/>
                    </a:xfrm>
                    <a:prstGeom prst="rect">
                      <a:avLst/>
                    </a:prstGeom>
                  </pic:spPr>
                </pic:pic>
              </a:graphicData>
            </a:graphic>
          </wp:inline>
        </w:drawing>
      </w:r>
      <w:r w:rsidR="001F328E" w:rsidRPr="00070EA1">
        <w:br/>
        <w:t>Figure 3.2.5.1: Correlation</w:t>
      </w:r>
      <w:r w:rsidR="002A7227" w:rsidRPr="00070EA1">
        <w:t xml:space="preserve"> Matrix using Pearson</w:t>
      </w:r>
      <w:r w:rsidR="00C235BC" w:rsidRPr="00070EA1">
        <w:t>'</w:t>
      </w:r>
      <w:r w:rsidR="002A7227" w:rsidRPr="00070EA1">
        <w:t xml:space="preserve">s correlation coefficient </w:t>
      </w:r>
      <w:r w:rsidR="002A7227" w:rsidRPr="00070EA1">
        <w:rPr>
          <w:color w:val="auto"/>
          <w:sz w:val="21"/>
          <w:szCs w:val="21"/>
          <w:shd w:val="clear" w:color="auto" w:fill="FFFFFF"/>
        </w:rPr>
        <w:t>(</w:t>
      </w:r>
      <w:r w:rsidR="002A7227" w:rsidRPr="00070EA1">
        <w:rPr>
          <w:rStyle w:val="Emphasis"/>
          <w:b/>
          <w:color w:val="auto"/>
          <w:sz w:val="21"/>
          <w:szCs w:val="21"/>
          <w:shd w:val="clear" w:color="auto" w:fill="FFFFFF"/>
        </w:rPr>
        <w:t>r</w:t>
      </w:r>
      <w:r w:rsidR="002A7227" w:rsidRPr="00070EA1">
        <w:rPr>
          <w:color w:val="auto"/>
          <w:sz w:val="21"/>
          <w:szCs w:val="21"/>
          <w:shd w:val="clear" w:color="auto" w:fill="FFFFFF"/>
        </w:rPr>
        <w:t>)</w:t>
      </w:r>
      <w:r w:rsidR="00BC2048" w:rsidRPr="00070EA1">
        <w:rPr>
          <w:color w:val="auto"/>
          <w:sz w:val="21"/>
          <w:szCs w:val="21"/>
          <w:shd w:val="clear" w:color="auto" w:fill="FFFFFF"/>
        </w:rPr>
        <w:br/>
      </w:r>
    </w:p>
    <w:p w14:paraId="4975123E" w14:textId="77777777" w:rsidR="005C53B1" w:rsidRPr="00070EA1" w:rsidRDefault="005C53B1" w:rsidP="00517E79">
      <w:pPr>
        <w:pStyle w:val="ImageFont"/>
      </w:pPr>
    </w:p>
    <w:p w14:paraId="32E09FAE" w14:textId="432AAC6C" w:rsidR="008D27CB" w:rsidRPr="00070EA1" w:rsidRDefault="000254A0" w:rsidP="00517E79">
      <w:pPr>
        <w:pStyle w:val="ImageFont"/>
      </w:pPr>
      <w:r w:rsidRPr="00070EA1">
        <w:drawing>
          <wp:inline distT="0" distB="0" distL="0" distR="0" wp14:anchorId="7EB70000" wp14:editId="4EE31099">
            <wp:extent cx="3806456" cy="1829076"/>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35165" cy="1842871"/>
                    </a:xfrm>
                    <a:prstGeom prst="rect">
                      <a:avLst/>
                    </a:prstGeom>
                  </pic:spPr>
                </pic:pic>
              </a:graphicData>
            </a:graphic>
          </wp:inline>
        </w:drawing>
      </w:r>
      <w:r w:rsidRPr="00070EA1">
        <w:br/>
        <w:t xml:space="preserve">Figure 3.2.5.2: </w:t>
      </w:r>
      <w:r w:rsidR="00ED778B" w:rsidRPr="00070EA1">
        <w:t>Distribution of Churn visuali</w:t>
      </w:r>
      <w:r w:rsidR="00C22A9B" w:rsidRPr="00070EA1">
        <w:t>s</w:t>
      </w:r>
      <w:r w:rsidR="00ED778B" w:rsidRPr="00070EA1">
        <w:t xml:space="preserve">ed using </w:t>
      </w:r>
      <w:r w:rsidR="00BB152B" w:rsidRPr="00070EA1">
        <w:t xml:space="preserve">the package </w:t>
      </w:r>
      <w:r w:rsidR="00ED778B" w:rsidRPr="00070EA1">
        <w:t>SweetViz</w:t>
      </w:r>
    </w:p>
    <w:p w14:paraId="4EF0265D" w14:textId="01D0C42E" w:rsidR="005A534A" w:rsidRPr="00070EA1" w:rsidRDefault="005A534A" w:rsidP="00517E79">
      <w:pPr>
        <w:pStyle w:val="ImageFont"/>
      </w:pPr>
    </w:p>
    <w:p w14:paraId="4102CCC9" w14:textId="77777777" w:rsidR="0065648B" w:rsidRPr="00070EA1" w:rsidRDefault="0065648B" w:rsidP="00517E79">
      <w:pPr>
        <w:pStyle w:val="ImageFont"/>
      </w:pPr>
    </w:p>
    <w:p w14:paraId="0D54B22E" w14:textId="0A80F768" w:rsidR="005A534A" w:rsidRPr="00070EA1" w:rsidRDefault="005A534A" w:rsidP="00517E79">
      <w:pPr>
        <w:pStyle w:val="ImageFont"/>
      </w:pPr>
      <w:r w:rsidRPr="00070EA1">
        <w:drawing>
          <wp:inline distT="0" distB="0" distL="0" distR="0" wp14:anchorId="581570E8" wp14:editId="23F696DA">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58424" cy="1901600"/>
                    </a:xfrm>
                    <a:prstGeom prst="rect">
                      <a:avLst/>
                    </a:prstGeom>
                  </pic:spPr>
                </pic:pic>
              </a:graphicData>
            </a:graphic>
          </wp:inline>
        </w:drawing>
      </w:r>
    </w:p>
    <w:p w14:paraId="49422F30" w14:textId="754E685C" w:rsidR="004B5B58" w:rsidRPr="00070EA1" w:rsidRDefault="00980293" w:rsidP="00690821">
      <w:pPr>
        <w:pStyle w:val="ImageFont"/>
        <w:rPr>
          <w:rFonts w:eastAsiaTheme="majorEastAsia"/>
          <w:b/>
          <w:bCs/>
          <w:color w:val="345A8A" w:themeColor="accent1" w:themeShade="B5"/>
          <w:sz w:val="36"/>
          <w:szCs w:val="32"/>
        </w:rPr>
      </w:pPr>
      <w:r w:rsidRPr="00070EA1">
        <w:t>Figure 3.2.5.3</w:t>
      </w:r>
      <w:r w:rsidR="00F022A1" w:rsidRPr="00070EA1">
        <w:t>: Distribution of Monthly Charges based on Churn</w:t>
      </w:r>
    </w:p>
    <w:p w14:paraId="65839B5E" w14:textId="17D10890" w:rsidR="00C3212B" w:rsidRPr="00070EA1" w:rsidRDefault="00126638" w:rsidP="00517E79">
      <w:pPr>
        <w:pStyle w:val="Heading3"/>
      </w:pPr>
      <w:bookmarkStart w:id="55" w:name="_Toc67874836"/>
      <w:r w:rsidRPr="00070EA1">
        <w:t>3.2.</w:t>
      </w:r>
      <w:r w:rsidR="00042201" w:rsidRPr="00070EA1">
        <w:t>6</w:t>
      </w:r>
      <w:r w:rsidRPr="00070EA1">
        <w:t xml:space="preserve"> Model Building</w:t>
      </w:r>
      <w:bookmarkEnd w:id="55"/>
    </w:p>
    <w:p w14:paraId="4C9A1E9C" w14:textId="1F91427E" w:rsidR="00126638" w:rsidRPr="00070EA1" w:rsidRDefault="000D2ABE" w:rsidP="00517E79">
      <w:pPr>
        <w:pStyle w:val="BodyText"/>
      </w:pPr>
      <w:r w:rsidRPr="00070EA1">
        <w:t xml:space="preserve">Model Building is one of the more crucial components of this study. The following steps will help us identify the right set of models and appropriate techniques we can leverage to get optimal results. </w:t>
      </w:r>
      <w:r w:rsidR="00126638" w:rsidRPr="00070EA1">
        <w:t xml:space="preserve">We shall now </w:t>
      </w:r>
      <w:r w:rsidR="00B46E15" w:rsidRPr="00070EA1">
        <w:t>choose the models we would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56" w:name="_Toc61885879"/>
      <w:r w:rsidRPr="00070EA1">
        <w:t>3.2.6.1</w:t>
      </w:r>
      <w:r w:rsidR="00126638" w:rsidRPr="00070EA1">
        <w:t xml:space="preserve"> Model Selection Techniques</w:t>
      </w:r>
      <w:bookmarkEnd w:id="56"/>
    </w:p>
    <w:p w14:paraId="3D98BB15" w14:textId="77777777" w:rsidR="00DC4335" w:rsidRPr="00070EA1" w:rsidRDefault="00B46E15" w:rsidP="00517E79">
      <w:pPr>
        <w:pStyle w:val="BodyText"/>
      </w:pPr>
      <w:r w:rsidRPr="00070EA1">
        <w:t>We select the models we will be working with to predict customer churn efficiently and accurately for the model selection</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us good results. </w:t>
      </w:r>
      <w:r w:rsidR="00DC4335" w:rsidRPr="00070EA1">
        <w:t xml:space="preserve">We will implement single algorithm models to pick out the models that have the best performance. </w:t>
      </w:r>
      <w:r w:rsidR="00126638" w:rsidRPr="00070EA1">
        <w:t xml:space="preserve">We shall use </w:t>
      </w:r>
      <w:r w:rsidR="00892B5B" w:rsidRPr="00070EA1">
        <w:t>L</w:t>
      </w:r>
      <w:r w:rsidR="00126638" w:rsidRPr="00070EA1">
        <w:t xml:space="preserve">ogistic </w:t>
      </w:r>
      <w:r w:rsidR="00892B5B" w:rsidRPr="00070EA1">
        <w:t>R</w:t>
      </w:r>
      <w:r w:rsidR="00126638" w:rsidRPr="00070EA1">
        <w:t>egression, decision trees, Naïve Bayes, random forest, support vector machine and understand how the algorithms perform.</w:t>
      </w:r>
    </w:p>
    <w:p w14:paraId="2A712C35" w14:textId="2F176566" w:rsidR="00126638" w:rsidRPr="00070EA1" w:rsidRDefault="00DC4335" w:rsidP="00517E79">
      <w:pPr>
        <w:pStyle w:val="BodyText"/>
      </w:pPr>
      <w:r w:rsidRPr="00070EA1">
        <w:t>Based</w:t>
      </w:r>
      <w:r w:rsidR="00126638" w:rsidRPr="00070EA1">
        <w:t xml:space="preserve"> </w:t>
      </w:r>
      <w:r w:rsidR="008E6722" w:rsidRPr="00070EA1">
        <w:t xml:space="preserve">on </w:t>
      </w:r>
      <w:r w:rsidR="00C235BC" w:rsidRPr="00070EA1">
        <w:t>the unique algorithms' analysi</w:t>
      </w:r>
      <w:r w:rsidR="00126638" w:rsidRPr="00070EA1">
        <w:t xml:space="preserve">s, we shall also attempt </w:t>
      </w:r>
      <w:r w:rsidRPr="00070EA1">
        <w:t xml:space="preserve">bagging and boosting techniques 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happening in the best way possible, we shall also </w:t>
      </w:r>
      <w:r w:rsidR="00BB334C" w:rsidRPr="00070EA1">
        <w:t>tr</w:t>
      </w:r>
      <w:r w:rsidR="008E6722" w:rsidRPr="00070EA1">
        <w:t>ai</w:t>
      </w:r>
      <w:r w:rsidR="00BB334C" w:rsidRPr="00070EA1">
        <w:t>n the model with two datasets – one with the original data and one on which class balancing techniques have been applied.</w:t>
      </w:r>
    </w:p>
    <w:p w14:paraId="52B9B5B5" w14:textId="66F6F15C" w:rsidR="00126638" w:rsidRPr="00070EA1" w:rsidRDefault="00273B01" w:rsidP="00517E79">
      <w:pPr>
        <w:pStyle w:val="Heading4"/>
      </w:pPr>
      <w:bookmarkStart w:id="57" w:name="_Toc61885880"/>
      <w:r w:rsidRPr="00070EA1">
        <w:lastRenderedPageBreak/>
        <w:t>3.2.6.2</w:t>
      </w:r>
      <w:r w:rsidR="00126638" w:rsidRPr="00070EA1">
        <w:t xml:space="preserve"> Test Designing</w:t>
      </w:r>
      <w:bookmarkEnd w:id="57"/>
    </w:p>
    <w:p w14:paraId="354455E8" w14:textId="3C680814" w:rsidR="001D0F40" w:rsidRPr="00070EA1" w:rsidRDefault="00126638" w:rsidP="00517E79">
      <w:pPr>
        <w:pStyle w:val="BodyText"/>
        <w:rPr>
          <w:rFonts w:eastAsiaTheme="majorEastAsia"/>
          <w:b/>
          <w:bCs/>
          <w:color w:val="345A8A" w:themeColor="accent1" w:themeShade="B5"/>
          <w:sz w:val="34"/>
          <w:szCs w:val="34"/>
        </w:rPr>
      </w:pPr>
      <w:r w:rsidRPr="00070EA1">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070EA1">
        <w:t>,</w:t>
      </w:r>
      <w:r w:rsidRPr="00070EA1">
        <w:t xml:space="preserve"> as this was recommended in the literature review for a few research papers.</w:t>
      </w:r>
      <w:r w:rsidR="00972450" w:rsidRPr="00070EA1">
        <w:t xml:space="preserve"> 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58"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58"/>
    </w:p>
    <w:p w14:paraId="52F83007" w14:textId="4E8D0311"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we shall perform more iterations</w:t>
      </w:r>
      <w:r w:rsidR="00890257" w:rsidRPr="00070EA1">
        <w:t>,</w:t>
      </w:r>
      <w:r w:rsidRPr="00070EA1">
        <w:t xml:space="preserve"> correspondingly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070EA1">
        <w:t>We will perform hyperparameter tuning 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59" w:name="_7.4.4_Model_Assessment"/>
      <w:bookmarkStart w:id="60" w:name="_Toc61885882"/>
      <w:bookmarkEnd w:id="59"/>
      <w:r w:rsidRPr="00070EA1">
        <w:t>3.2.6.4</w:t>
      </w:r>
      <w:r w:rsidR="00126638" w:rsidRPr="00070EA1">
        <w:t xml:space="preserve"> Model Assessment</w:t>
      </w:r>
      <w:bookmarkEnd w:id="60"/>
    </w:p>
    <w:p w14:paraId="24B93166" w14:textId="232D8EB2" w:rsidR="00F72519" w:rsidRPr="00070EA1" w:rsidRDefault="00126638" w:rsidP="00517E79">
      <w:pPr>
        <w:pStyle w:val="BodyText"/>
        <w:jc w:val="left"/>
      </w:pPr>
      <w:r w:rsidRPr="00070EA1">
        <w:t xml:space="preserve">For any models to be used by the business, model assessment is a critical part </w:t>
      </w:r>
      <w:r w:rsidR="00886EE9" w:rsidRPr="00070EA1">
        <w:t>of</w:t>
      </w:r>
      <w:r w:rsidRPr="00070EA1">
        <w:t xml:space="preserve"> the process. As we develop models from </w:t>
      </w:r>
      <w:r w:rsidR="00890257" w:rsidRPr="00070EA1">
        <w:t>a Data Scientist</w:t>
      </w:r>
      <w:r w:rsidR="00C235BC" w:rsidRPr="00070EA1">
        <w:t>'</w:t>
      </w:r>
      <w:r w:rsidR="00890257" w:rsidRPr="00070EA1">
        <w:t>s eyes</w:t>
      </w:r>
      <w:r w:rsidRPr="00070EA1">
        <w:t xml:space="preserve"> up until this point, </w:t>
      </w:r>
      <w:r w:rsidR="00890257" w:rsidRPr="00070EA1">
        <w:t>we will need to take steps to 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r w:rsidR="00B46E15" w:rsidRPr="00070EA1">
        <w:t>We have noticed that accuracy and AUC were used to assess models across the board from our literature review</w:t>
      </w:r>
      <w:r w:rsidR="00D37E63" w:rsidRPr="00070EA1">
        <w:t>. We will also focus on model sensitivity and specificity curves to make a generali</w:t>
      </w:r>
      <w:r w:rsidR="00BD6AB6" w:rsidRPr="00070EA1">
        <w:t>s</w:t>
      </w:r>
      <w:r w:rsidR="00D37E63" w:rsidRPr="00070EA1">
        <w:t>ed model that can be leveraged.</w:t>
      </w:r>
    </w:p>
    <w:p w14:paraId="3271856A" w14:textId="77777777" w:rsidR="0045409B" w:rsidRPr="00070EA1" w:rsidRDefault="0045409B" w:rsidP="00517E79">
      <w:pPr>
        <w:pStyle w:val="BodyText"/>
      </w:pPr>
    </w:p>
    <w:p w14:paraId="040F68AD" w14:textId="77777777" w:rsidR="006917A8" w:rsidRPr="00070EA1" w:rsidRDefault="003346CB">
      <w:pPr>
        <w:widowControl/>
        <w:autoSpaceDE/>
        <w:autoSpaceDN/>
        <w:adjustRightInd/>
        <w:spacing w:before="0" w:after="200" w:line="240" w:lineRule="auto"/>
        <w:jc w:val="left"/>
      </w:pPr>
      <w:r w:rsidRPr="00070EA1">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48BE976D" w:rsidR="003346CB" w:rsidRPr="00070EA1" w:rsidRDefault="006917A8" w:rsidP="006917A8">
      <w:pPr>
        <w:pStyle w:val="ImageFont"/>
      </w:pPr>
      <w:r w:rsidRPr="00070EA1">
        <w:t xml:space="preserve">Figure 3.2.7.1: Model Building Process </w:t>
      </w:r>
      <w:r w:rsidR="003346CB" w:rsidRPr="00070EA1">
        <w:br w:type="page"/>
      </w:r>
    </w:p>
    <w:p w14:paraId="6E55A196" w14:textId="3EA0C9F8" w:rsidR="00D642AA" w:rsidRPr="00070EA1" w:rsidRDefault="00D642AA" w:rsidP="00FB3E32">
      <w:pPr>
        <w:pStyle w:val="BodyText"/>
      </w:pPr>
      <w:r w:rsidRPr="00070EA1">
        <w:lastRenderedPageBreak/>
        <w:t>Model interpretability is vital to the business</w:t>
      </w:r>
      <w:r w:rsidR="00C235BC" w:rsidRPr="00070EA1">
        <w:t>'</w:t>
      </w:r>
      <w:r w:rsidRPr="00070EA1">
        <w:t>s functioning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r w:rsidR="00DD29AC">
        <w:t xml:space="preserve"> The diagram above highlights the stages that we will be using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61" w:name="_Toc67874837"/>
      <w:r w:rsidRPr="00070EA1">
        <w:t>3.2.7 Model Evaluation</w:t>
      </w:r>
      <w:bookmarkEnd w:id="61"/>
    </w:p>
    <w:p w14:paraId="3664D5C2" w14:textId="08C0951E" w:rsidR="00126638" w:rsidRPr="00070EA1" w:rsidRDefault="00114FAE" w:rsidP="00FB3E32">
      <w:pPr>
        <w:pStyle w:val="BodyText"/>
      </w:pPr>
      <w:r w:rsidRPr="00070EA1">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 and accuracy as some of the metrics.</w:t>
      </w:r>
    </w:p>
    <w:p w14:paraId="479F1E04" w14:textId="122B6DAF" w:rsidR="00BA64BA" w:rsidRPr="00070EA1" w:rsidRDefault="00BB38B5" w:rsidP="00FB3E32">
      <w:pPr>
        <w:pStyle w:val="Heading4"/>
      </w:pPr>
      <w:bookmarkStart w:id="62" w:name="_Toc61885884"/>
      <w:r w:rsidRPr="00070EA1">
        <w:t>3.2.7.1</w:t>
      </w:r>
      <w:r w:rsidR="00BA64BA" w:rsidRPr="00070EA1">
        <w:t xml:space="preserve"> </w:t>
      </w:r>
      <w:bookmarkEnd w:id="62"/>
      <w:r w:rsidR="0062005D" w:rsidRPr="00070EA1">
        <w:t>Metrics for Evaluation</w:t>
      </w:r>
    </w:p>
    <w:p w14:paraId="3E4F62E2" w14:textId="1723A7E2" w:rsidR="00BA64BA" w:rsidRPr="00070EA1" w:rsidRDefault="00BA64BA" w:rsidP="00FB3E32">
      <w:pPr>
        <w:pStyle w:val="BodyText"/>
      </w:pPr>
      <w:r w:rsidRPr="00070EA1">
        <w:t xml:space="preserve">We will now proceed to compare the model results obtained with the other literature we have previously surveyed. Using the same metrics of accuracy, F-Score, the area under the curve, we will compare the </w:t>
      </w:r>
      <w:r w:rsidR="00890257" w:rsidRPr="00070EA1">
        <w:t>new ensemble or individual models</w:t>
      </w:r>
      <w:r w:rsidR="00C235BC" w:rsidRPr="00070EA1">
        <w:t>'</w:t>
      </w:r>
      <w:r w:rsidR="00890257" w:rsidRPr="00070EA1">
        <w:t xml:space="preserve"> performance</w:t>
      </w:r>
      <w:r w:rsidRPr="00070EA1">
        <w:t xml:space="preserve"> to the models</w:t>
      </w:r>
      <w:r w:rsidR="00C235BC" w:rsidRPr="00070EA1">
        <w:t>'</w:t>
      </w:r>
      <w:r w:rsidRPr="00070EA1">
        <w:t xml:space="preserve"> performance in the </w:t>
      </w:r>
      <w:r w:rsidR="00890257" w:rsidRPr="00070EA1">
        <w:t>field</w:t>
      </w:r>
      <w:r w:rsidR="00C235BC" w:rsidRPr="00070EA1">
        <w:t>'</w:t>
      </w:r>
      <w:r w:rsidR="00890257" w:rsidRPr="00070EA1">
        <w:t>s reviewed literature</w:t>
      </w:r>
      <w:r w:rsidRPr="00070EA1">
        <w:t xml:space="preserve">.  Once we evaluate the results and see if they are satisfactory, we will proceed to the next steps. Else, if they are not </w:t>
      </w:r>
      <w:r w:rsidR="00890257" w:rsidRPr="00070EA1">
        <w:t>adequate, we will move</w:t>
      </w:r>
      <w:r w:rsidRPr="00070EA1">
        <w:t xml:space="preserve"> to </w:t>
      </w:r>
      <w:r w:rsidR="005352C9" w:rsidRPr="00070EA1">
        <w:t>re-evaluate</w:t>
      </w:r>
      <w:r w:rsidRPr="00070EA1">
        <w:t xml:space="preserve"> our approach to improve iteratively.</w:t>
      </w:r>
      <w:r w:rsidR="00E30716">
        <w:t xml:space="preserve"> This</w:t>
      </w:r>
      <w:r w:rsidR="001077AE">
        <w:t xml:space="preserve"> process</w:t>
      </w:r>
      <w:r w:rsidR="00E30716">
        <w:t xml:space="preserve"> is iterative as the final model we would select should be as accurate </w:t>
      </w:r>
      <w:r w:rsidR="001077AE">
        <w:t>as</w:t>
      </w:r>
      <w:r w:rsidR="00E30716">
        <w:t xml:space="preserve"> possible. Based on the literature review, we will also </w:t>
      </w:r>
      <w:r w:rsidR="001077AE">
        <w:t>decrease the predictive framework's misclassification rate</w:t>
      </w:r>
      <w:r w:rsidR="00101C87">
        <w:t>. There are standard metrics that w can use</w:t>
      </w:r>
      <w:r w:rsidR="001077AE">
        <w:t>,</w:t>
      </w:r>
      <w:r w:rsidR="00101C87">
        <w:t xml:space="preserve"> and we can visually compare the metrics 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63" w:name="_7.5.2_Process_Review"/>
      <w:bookmarkStart w:id="64" w:name="_Toc61885885"/>
      <w:bookmarkEnd w:id="63"/>
      <w:r w:rsidRPr="00070EA1">
        <w:lastRenderedPageBreak/>
        <w:t>3.2.7</w:t>
      </w:r>
      <w:r w:rsidR="00BA64BA" w:rsidRPr="00070EA1">
        <w:t>.2 Process Review</w:t>
      </w:r>
      <w:bookmarkEnd w:id="64"/>
    </w:p>
    <w:p w14:paraId="1355112A" w14:textId="42A5C8A0" w:rsidR="00BA64BA" w:rsidRPr="00070EA1" w:rsidRDefault="00BA64BA" w:rsidP="00FB3E32">
      <w:pPr>
        <w:pStyle w:val="BodyText"/>
      </w:pPr>
      <w:r w:rsidRPr="00070EA1">
        <w:t>We will list the final process post the different iterations we have carried out and carefully review the process. As compared to the other research done in this field, we will analy</w:t>
      </w:r>
      <w:r w:rsidR="00890257" w:rsidRPr="00070EA1">
        <w:t>s</w:t>
      </w:r>
      <w:r w:rsidRPr="00070EA1">
        <w:t>e any potential m</w:t>
      </w:r>
      <w:r w:rsidR="00886035" w:rsidRPr="00070EA1">
        <w:t>i</w:t>
      </w:r>
      <w:r w:rsidRPr="00070EA1">
        <w:t>sses, flaws in approaches an</w:t>
      </w:r>
      <w:r w:rsidR="00063173" w:rsidRPr="00070EA1">
        <w:t>d</w:t>
      </w:r>
      <w:r w:rsidRPr="00070EA1">
        <w:t xml:space="preserve"> address them.</w:t>
      </w:r>
      <w:r w:rsidR="00D97C2F" w:rsidRPr="00070EA1">
        <w:t xml:space="preserve"> </w:t>
      </w:r>
      <w:r w:rsidRPr="00070EA1">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42AFE92D" w:rsidR="00BA64BA" w:rsidRPr="00070EA1" w:rsidRDefault="00C052B7" w:rsidP="00517E79">
      <w:pPr>
        <w:pStyle w:val="Heading3"/>
      </w:pPr>
      <w:bookmarkStart w:id="65" w:name="_Toc61885887"/>
      <w:bookmarkStart w:id="66" w:name="_Toc67874838"/>
      <w:r w:rsidRPr="00070EA1">
        <w:t>3.</w:t>
      </w:r>
      <w:r w:rsidR="0054317C" w:rsidRPr="00070EA1">
        <w:t>2.8</w:t>
      </w:r>
      <w:r w:rsidR="00BA64BA" w:rsidRPr="00070EA1">
        <w:t xml:space="preserve"> Model </w:t>
      </w:r>
      <w:bookmarkEnd w:id="65"/>
      <w:r w:rsidR="003741B3" w:rsidRPr="00070EA1">
        <w:t>Review</w:t>
      </w:r>
      <w:bookmarkEnd w:id="66"/>
    </w:p>
    <w:p w14:paraId="748ED061" w14:textId="45157468" w:rsidR="003C35F9" w:rsidRPr="00070EA1" w:rsidRDefault="00BA64BA" w:rsidP="00517E79">
      <w:pPr>
        <w:pStyle w:val="BodyText"/>
      </w:pPr>
      <w:r w:rsidRPr="00070EA1">
        <w:t xml:space="preserve">We will now decide the next steps for the business use that our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Pr="00070EA1">
        <w:t>The model is to be utili</w:t>
      </w:r>
      <w:r w:rsidR="00890257" w:rsidRPr="00070EA1">
        <w:t>s</w:t>
      </w:r>
      <w:r w:rsidRPr="00070EA1">
        <w:t xml:space="preserve">ed by telecom companies to reduce </w:t>
      </w:r>
      <w:r w:rsidR="00890257" w:rsidRPr="00070EA1">
        <w:t>the churn rate</w:t>
      </w:r>
      <w:r w:rsidRPr="00070EA1">
        <w:t xml:space="preserve"> by targeting customers at a high likelihood of churn. There are certain factors to consider here based on which the company</w:t>
      </w:r>
      <w:r w:rsidR="00C235BC" w:rsidRPr="00070EA1">
        <w:t>'</w:t>
      </w:r>
      <w:r w:rsidRPr="00070EA1">
        <w:t>s return on investment can be maximi</w:t>
      </w:r>
      <w:r w:rsidR="00890257" w:rsidRPr="00070EA1">
        <w:t>s</w:t>
      </w:r>
      <w:r w:rsidRPr="00070EA1">
        <w:t xml:space="preserve">ed. 80% of revenue is generated by 20% of the customer base </w:t>
      </w:r>
      <w:r w:rsidRPr="00070EA1">
        <w:fldChar w:fldCharType="begin" w:fldLock="1"/>
      </w:r>
      <w:r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070EA1">
        <w:fldChar w:fldCharType="separate"/>
      </w:r>
      <w:r w:rsidRPr="00070EA1">
        <w:t>(Rajagopal, 2011)</w:t>
      </w:r>
      <w:r w:rsidRPr="00070EA1">
        <w:fldChar w:fldCharType="end"/>
      </w:r>
      <w:r w:rsidRPr="00070EA1">
        <w:t xml:space="preserve">. Based on the allocated budget for customer retention, we should filter out high-value customers with a high customer lifetime value and target those most likely to churn. </w:t>
      </w:r>
    </w:p>
    <w:p w14:paraId="78259C62" w14:textId="62FBE50B"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6AEC7611" w14:textId="292874CD"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e </w:t>
      </w:r>
      <w:r w:rsidR="00C235BC" w:rsidRPr="00070EA1">
        <w:t>report the res</w:t>
      </w:r>
      <w:r w:rsidR="00145D3A" w:rsidRPr="00070EA1">
        <w:t>earch results and provid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Pr="00070EA1">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CB9B1F3" w:rsidR="00D66650" w:rsidRPr="00070EA1" w:rsidRDefault="00D66650" w:rsidP="00517E79">
      <w:pPr>
        <w:pStyle w:val="Heading2"/>
      </w:pPr>
      <w:bookmarkStart w:id="67" w:name="_Toc67874839"/>
      <w:r w:rsidRPr="00070EA1">
        <w:t>3.3 Proposed Model</w:t>
      </w:r>
      <w:bookmarkEnd w:id="67"/>
    </w:p>
    <w:p w14:paraId="37318A60" w14:textId="77777777" w:rsidR="00220B96" w:rsidRDefault="00D020BF" w:rsidP="00517E79">
      <w:pPr>
        <w:pStyle w:val="BodyText"/>
      </w:pPr>
      <w:r w:rsidRPr="00070EA1">
        <w:t>Once all of the above steps have executed, we will have the proposed model 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as we would like to red</w:t>
      </w:r>
      <w:r w:rsidR="00196E6C" w:rsidRPr="00070EA1">
        <w:t>u</w:t>
      </w:r>
      <w:r w:rsidRPr="00070EA1">
        <w:t>ce overhead exp</w:t>
      </w:r>
      <w:r w:rsidR="00196E6C" w:rsidRPr="00070EA1">
        <w:t>e</w:t>
      </w:r>
      <w:r w:rsidRPr="00070EA1">
        <w:t>nses by targeting customers who are likely to churn.</w:t>
      </w:r>
      <w:r w:rsidR="00874D28" w:rsidRPr="00070EA1">
        <w:t xml:space="preserve"> For operationali</w:t>
      </w:r>
      <w:r w:rsidR="00196E6C" w:rsidRPr="00070EA1">
        <w:t>s</w:t>
      </w:r>
      <w:r w:rsidR="00874D28" w:rsidRPr="00070EA1">
        <w:t>ation, it is advisable to opt-in for a</w:t>
      </w:r>
      <w:r w:rsidR="005F61A5" w:rsidRPr="00070EA1">
        <w:t>n</w:t>
      </w:r>
      <w:r w:rsidR="00874D28" w:rsidRPr="00070EA1">
        <w:t xml:space="preserve"> </w:t>
      </w:r>
      <w:r w:rsidR="00DE4841" w:rsidRPr="00070EA1">
        <w:t>accurate model</w:t>
      </w:r>
      <w:r w:rsidR="00874D28" w:rsidRPr="00070EA1">
        <w:t xml:space="preserve"> a</w:t>
      </w:r>
      <w:r w:rsidR="005F61A5" w:rsidRPr="00070EA1">
        <w:t>nd</w:t>
      </w:r>
      <w:r w:rsidR="00874D28" w:rsidRPr="00070EA1">
        <w:t xml:space="preserve"> computationally sensible for this use-case.</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and</w:t>
      </w:r>
      <w:r w:rsidR="00C05060" w:rsidRPr="00070EA1">
        <w:t xml:space="preserve"> we have now chosen the most appropriate model for the chosen dataset.</w:t>
      </w:r>
      <w:r w:rsidR="0085510A" w:rsidRPr="00070EA1">
        <w:t xml:space="preserve"> All steps have been carried out </w:t>
      </w:r>
      <w:r w:rsidR="00692441" w:rsidRPr="00070EA1">
        <w:t>per</w:t>
      </w:r>
      <w:r w:rsidR="0085510A" w:rsidRPr="00070EA1">
        <w:t xml:space="preserve"> industry best practices</w:t>
      </w:r>
      <w:r w:rsidR="00895A0B" w:rsidRPr="00070EA1">
        <w:t>.</w:t>
      </w:r>
    </w:p>
    <w:p w14:paraId="5E7A1B9E" w14:textId="77777777" w:rsidR="00220B96" w:rsidRDefault="00220B96">
      <w:pPr>
        <w:widowControl/>
        <w:autoSpaceDE/>
        <w:autoSpaceDN/>
        <w:adjustRightInd/>
        <w:spacing w:before="0" w:after="200" w:line="240" w:lineRule="auto"/>
        <w:jc w:val="left"/>
      </w:pPr>
      <w:r>
        <w:br w:type="page"/>
      </w:r>
    </w:p>
    <w:p w14:paraId="0DF84CEF" w14:textId="77777777" w:rsidR="00220B96" w:rsidRDefault="00220B96" w:rsidP="00220B96">
      <w:pPr>
        <w:pStyle w:val="Heading1"/>
      </w:pPr>
      <w:r>
        <w:lastRenderedPageBreak/>
        <w:t>CHAPTER 4: ANALYSIS</w:t>
      </w:r>
    </w:p>
    <w:p w14:paraId="0C35E83D" w14:textId="77777777" w:rsidR="00FD00E5" w:rsidRDefault="00FD00E5" w:rsidP="00FD00E5">
      <w:pPr>
        <w:pStyle w:val="Heading1"/>
      </w:pPr>
      <w:r>
        <w:t>4.1 Introduction</w:t>
      </w:r>
      <w:r>
        <w:tab/>
      </w:r>
    </w:p>
    <w:p w14:paraId="0A6AEF1D" w14:textId="77777777" w:rsidR="00FD00E5" w:rsidRDefault="00FD00E5" w:rsidP="00FD00E5">
      <w:pPr>
        <w:pStyle w:val="BodyText"/>
      </w:pPr>
      <w:r>
        <w:t>Sample</w:t>
      </w:r>
    </w:p>
    <w:p w14:paraId="081B68F7" w14:textId="77777777" w:rsidR="00D75204" w:rsidRDefault="00FD00E5" w:rsidP="00FD00E5">
      <w:pPr>
        <w:pStyle w:val="Heading1"/>
      </w:pPr>
      <w:r>
        <w:t>4.2 Dataset Description</w:t>
      </w:r>
    </w:p>
    <w:p w14:paraId="1E967D43" w14:textId="77777777" w:rsidR="00D75204" w:rsidRDefault="00D75204" w:rsidP="00D75204">
      <w:pPr>
        <w:pStyle w:val="BodyText"/>
      </w:pPr>
      <w:r>
        <w:t>Sample</w:t>
      </w:r>
    </w:p>
    <w:p w14:paraId="1770FD18" w14:textId="77777777" w:rsidR="00D75204" w:rsidRDefault="00D75204" w:rsidP="00FD00E5">
      <w:pPr>
        <w:pStyle w:val="Heading1"/>
      </w:pPr>
      <w:r>
        <w:t>4.3 Data Preparation</w:t>
      </w:r>
    </w:p>
    <w:p w14:paraId="64AA3F88" w14:textId="77777777" w:rsidR="00D75204" w:rsidRDefault="00D75204" w:rsidP="00D75204">
      <w:pPr>
        <w:pStyle w:val="BodyText"/>
      </w:pPr>
      <w:r>
        <w:t>Sample</w:t>
      </w:r>
    </w:p>
    <w:p w14:paraId="4DF0B17C" w14:textId="5B94F74F" w:rsidR="00D75204" w:rsidRDefault="00D75204" w:rsidP="00D75204">
      <w:pPr>
        <w:pStyle w:val="Heading2"/>
      </w:pPr>
      <w:r>
        <w:t>4.3.1 Elimination of Variables</w:t>
      </w:r>
    </w:p>
    <w:p w14:paraId="7CE06CF5" w14:textId="2E9DBA39" w:rsidR="00D75204" w:rsidRPr="00D75204" w:rsidRDefault="00D75204" w:rsidP="00D75204">
      <w:pPr>
        <w:pStyle w:val="BodyText"/>
      </w:pPr>
      <w:r>
        <w:t>Sample</w:t>
      </w:r>
    </w:p>
    <w:p w14:paraId="27254356" w14:textId="73FDF904" w:rsidR="00D75204" w:rsidRDefault="00D75204" w:rsidP="00D75204">
      <w:pPr>
        <w:pStyle w:val="Heading2"/>
      </w:pPr>
      <w:r>
        <w:t>4.3.2 Transformation into categorical variables</w:t>
      </w:r>
    </w:p>
    <w:p w14:paraId="71470643" w14:textId="6FADE943" w:rsidR="00D75204" w:rsidRDefault="00D75204" w:rsidP="00D75204">
      <w:pPr>
        <w:pStyle w:val="BodyText"/>
      </w:pPr>
      <w:r>
        <w:t>Identification of missing values</w:t>
      </w:r>
    </w:p>
    <w:p w14:paraId="7DDAA56C" w14:textId="1D5F64BD" w:rsidR="00D75204" w:rsidRDefault="00D75204" w:rsidP="00D75204">
      <w:pPr>
        <w:pStyle w:val="Heading2"/>
      </w:pPr>
      <w:r>
        <w:t>4.3.2 Univariate Analysis</w:t>
      </w:r>
    </w:p>
    <w:p w14:paraId="2CB2D30E" w14:textId="77777777" w:rsidR="00D75204" w:rsidRDefault="00D75204" w:rsidP="00D75204">
      <w:pPr>
        <w:pStyle w:val="BodyText"/>
      </w:pPr>
      <w:r>
        <w:t>Sample</w:t>
      </w:r>
    </w:p>
    <w:p w14:paraId="6FA8758F" w14:textId="65B410EF" w:rsidR="00D75204" w:rsidRDefault="00D75204" w:rsidP="00D75204">
      <w:pPr>
        <w:pStyle w:val="Heading2"/>
      </w:pPr>
      <w:r>
        <w:lastRenderedPageBreak/>
        <w:t>4.3.3 Treatment of Missing Values</w:t>
      </w:r>
    </w:p>
    <w:p w14:paraId="70549103" w14:textId="77777777" w:rsidR="00D75204" w:rsidRDefault="00D75204" w:rsidP="00D75204">
      <w:pPr>
        <w:pStyle w:val="BodyText"/>
      </w:pPr>
      <w:r>
        <w:t>Sample</w:t>
      </w:r>
    </w:p>
    <w:p w14:paraId="47FA81DB" w14:textId="5786789E" w:rsidR="00D75204" w:rsidRDefault="00D75204" w:rsidP="00D75204">
      <w:pPr>
        <w:pStyle w:val="Heading2"/>
      </w:pPr>
      <w:r>
        <w:t>4.3.4 Splitting of Original Dataset</w:t>
      </w:r>
    </w:p>
    <w:p w14:paraId="6DF271E7" w14:textId="77777777" w:rsidR="00D75204" w:rsidRDefault="00D75204" w:rsidP="00D75204">
      <w:pPr>
        <w:pStyle w:val="BodyText"/>
      </w:pPr>
      <w:r>
        <w:t>Sample</w:t>
      </w:r>
    </w:p>
    <w:p w14:paraId="2A9CCCFA" w14:textId="23CB4AF0" w:rsidR="00D75204" w:rsidRDefault="00D75204" w:rsidP="00D75204">
      <w:pPr>
        <w:pStyle w:val="Heading1"/>
      </w:pPr>
      <w:r>
        <w:t>4.4 Exploratory Data Analysis</w:t>
      </w:r>
    </w:p>
    <w:p w14:paraId="4906A012" w14:textId="5A0D8933" w:rsidR="00D75204" w:rsidRPr="00D75204" w:rsidRDefault="00D75204" w:rsidP="00D75204">
      <w:pPr>
        <w:pStyle w:val="BodyText"/>
      </w:pPr>
      <w:r>
        <w:t>Sample</w:t>
      </w:r>
    </w:p>
    <w:p w14:paraId="31447D37" w14:textId="54555A72" w:rsidR="00D75204" w:rsidRDefault="00D75204" w:rsidP="00D75204">
      <w:pPr>
        <w:pStyle w:val="Heading2"/>
      </w:pPr>
      <w:r>
        <w:t>4.4.1 Chi Square Test</w:t>
      </w:r>
    </w:p>
    <w:p w14:paraId="455C3E01" w14:textId="77777777" w:rsidR="00D75204" w:rsidRDefault="00D75204" w:rsidP="00D75204">
      <w:pPr>
        <w:pStyle w:val="BodyText"/>
      </w:pPr>
      <w:r>
        <w:t>Sample</w:t>
      </w:r>
    </w:p>
    <w:p w14:paraId="697B96FC" w14:textId="5EFB4B39" w:rsidR="00D75204" w:rsidRDefault="00D75204" w:rsidP="00D75204">
      <w:pPr>
        <w:pStyle w:val="Heading1"/>
      </w:pPr>
      <w:r>
        <w:t>4.5 Data Visualization</w:t>
      </w:r>
    </w:p>
    <w:p w14:paraId="6981A86A" w14:textId="2022431E" w:rsidR="00D75204" w:rsidRPr="00D75204" w:rsidRDefault="00D75204" w:rsidP="00D75204">
      <w:pPr>
        <w:pStyle w:val="Heading1"/>
      </w:pPr>
      <w:r>
        <w:t>4.9 Summary</w:t>
      </w:r>
    </w:p>
    <w:p w14:paraId="58AF6036" w14:textId="77777777" w:rsidR="00D75204" w:rsidRPr="00D75204" w:rsidRDefault="00D75204" w:rsidP="00D75204">
      <w:pPr>
        <w:pStyle w:val="BodyText"/>
      </w:pPr>
    </w:p>
    <w:p w14:paraId="2B6E7201" w14:textId="7FACE6F5" w:rsidR="00220B96" w:rsidRPr="00D75204" w:rsidRDefault="00220B96" w:rsidP="00FD00E5">
      <w:pPr>
        <w:pStyle w:val="Heading1"/>
      </w:pPr>
      <w:r>
        <w:br w:type="page"/>
      </w:r>
    </w:p>
    <w:p w14:paraId="10E2166C" w14:textId="67D0DBD8" w:rsidR="00220B96" w:rsidRDefault="00220B96" w:rsidP="00220B96">
      <w:pPr>
        <w:pStyle w:val="Heading1"/>
      </w:pPr>
      <w:r>
        <w:lastRenderedPageBreak/>
        <w:t>CHAPTER 5: RESULTS AND DISCUSSIONS</w:t>
      </w:r>
    </w:p>
    <w:p w14:paraId="528EDBEA" w14:textId="09CF6FD9" w:rsidR="00D75204" w:rsidRDefault="007A0887" w:rsidP="007A0887">
      <w:pPr>
        <w:pStyle w:val="Heading1"/>
      </w:pPr>
      <w:r>
        <w:t>5.1 Introduction</w:t>
      </w:r>
    </w:p>
    <w:p w14:paraId="58F51AE6" w14:textId="4E15CB7C" w:rsidR="007A0887" w:rsidRDefault="007A0887" w:rsidP="007A0887">
      <w:pPr>
        <w:pStyle w:val="BodyText"/>
      </w:pPr>
      <w:r>
        <w:t>Sample</w:t>
      </w:r>
    </w:p>
    <w:p w14:paraId="352C3D66" w14:textId="1F99B380" w:rsidR="007A0887" w:rsidRDefault="007A0887" w:rsidP="007A0887">
      <w:pPr>
        <w:pStyle w:val="Heading1"/>
      </w:pPr>
      <w:r>
        <w:t>5.2 Interpretation of Visualizations</w:t>
      </w:r>
    </w:p>
    <w:p w14:paraId="0B2C0084" w14:textId="77777777" w:rsidR="007A0887" w:rsidRDefault="007A0887" w:rsidP="007A0887">
      <w:pPr>
        <w:pStyle w:val="BodyText"/>
      </w:pPr>
      <w:r>
        <w:t>Sample</w:t>
      </w:r>
    </w:p>
    <w:p w14:paraId="5C6F6E7B" w14:textId="3B5BD921" w:rsidR="007A0887" w:rsidRDefault="007A0887" w:rsidP="007A0887">
      <w:pPr>
        <w:pStyle w:val="Heading1"/>
      </w:pPr>
      <w:r>
        <w:t>5.3 Evaluation of Sampling Methods</w:t>
      </w:r>
    </w:p>
    <w:p w14:paraId="4DA5A626" w14:textId="4C4FB590" w:rsidR="007A0887" w:rsidRPr="007A0887" w:rsidRDefault="007A0887" w:rsidP="007A0887">
      <w:pPr>
        <w:pStyle w:val="BodyText"/>
      </w:pPr>
      <w:r>
        <w:t>Sample</w:t>
      </w:r>
    </w:p>
    <w:p w14:paraId="0369E94D" w14:textId="28F53E24" w:rsidR="007A0887" w:rsidRDefault="007A0887" w:rsidP="007A0887">
      <w:pPr>
        <w:pStyle w:val="Heading1"/>
      </w:pPr>
      <w:r>
        <w:t>5.4 Testing on Validation Dataset</w:t>
      </w:r>
    </w:p>
    <w:p w14:paraId="635DA2F9" w14:textId="138F23D0" w:rsidR="007A0887" w:rsidRDefault="007A0887" w:rsidP="007A0887">
      <w:pPr>
        <w:pStyle w:val="BodyText"/>
      </w:pPr>
      <w:r>
        <w:t>Sample</w:t>
      </w:r>
    </w:p>
    <w:p w14:paraId="0480C057" w14:textId="755DA95E" w:rsidR="007A0887" w:rsidRDefault="007A0887" w:rsidP="007A0887">
      <w:pPr>
        <w:pStyle w:val="Heading1"/>
      </w:pPr>
      <w:r>
        <w:t>5.6 Summary</w:t>
      </w:r>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77777777" w:rsidR="007A0887" w:rsidRDefault="00220B96" w:rsidP="00220B96">
      <w:pPr>
        <w:pStyle w:val="Heading1"/>
      </w:pPr>
      <w:r>
        <w:lastRenderedPageBreak/>
        <w:t xml:space="preserve">CHAPTER 6: </w:t>
      </w:r>
      <w:r>
        <w:tab/>
      </w:r>
      <w:r>
        <w:br/>
        <w:t>CONCLUSIONS AND RECOMMENDATIONS</w:t>
      </w:r>
    </w:p>
    <w:p w14:paraId="3B0AA220" w14:textId="77777777" w:rsidR="007A0887" w:rsidRDefault="007A0887" w:rsidP="007A0887">
      <w:pPr>
        <w:pStyle w:val="BodyText"/>
      </w:pPr>
      <w:r>
        <w:t>Sample</w:t>
      </w:r>
    </w:p>
    <w:p w14:paraId="63505A3A" w14:textId="77777777" w:rsidR="007A0887" w:rsidRDefault="007A0887" w:rsidP="00220B96">
      <w:pPr>
        <w:pStyle w:val="Heading1"/>
      </w:pPr>
      <w:r>
        <w:t>6.1 Introduction</w:t>
      </w:r>
    </w:p>
    <w:p w14:paraId="1CA24694" w14:textId="77777777" w:rsidR="007A0887" w:rsidRDefault="007A0887" w:rsidP="007A0887">
      <w:pPr>
        <w:pStyle w:val="BodyText"/>
      </w:pPr>
      <w:r>
        <w:t>Sample</w:t>
      </w:r>
    </w:p>
    <w:p w14:paraId="7AE597CE" w14:textId="77777777" w:rsidR="007A0887" w:rsidRDefault="007A0887" w:rsidP="00220B96">
      <w:pPr>
        <w:pStyle w:val="Heading1"/>
      </w:pPr>
      <w:r>
        <w:t>6.2 Discussion and Conclusion</w:t>
      </w:r>
    </w:p>
    <w:p w14:paraId="54FDA19C" w14:textId="77777777" w:rsidR="007A0887" w:rsidRDefault="007A0887" w:rsidP="007A0887">
      <w:pPr>
        <w:pStyle w:val="BodyText"/>
      </w:pPr>
      <w:r>
        <w:t>Sample</w:t>
      </w:r>
    </w:p>
    <w:p w14:paraId="5509090D" w14:textId="77777777" w:rsidR="007A0887" w:rsidRDefault="007A0887" w:rsidP="00220B96">
      <w:pPr>
        <w:pStyle w:val="Heading1"/>
      </w:pPr>
      <w:r>
        <w:t>6.3 Contribution to Knowledge</w:t>
      </w:r>
    </w:p>
    <w:p w14:paraId="56AD07BF" w14:textId="77777777" w:rsidR="007A0887" w:rsidRDefault="007A0887" w:rsidP="007A0887">
      <w:pPr>
        <w:pStyle w:val="BodyText"/>
      </w:pPr>
      <w:r>
        <w:t>Sample</w:t>
      </w:r>
    </w:p>
    <w:p w14:paraId="39124D66" w14:textId="150C9C17" w:rsidR="00715C4B" w:rsidRPr="00070EA1" w:rsidRDefault="007A0887" w:rsidP="00220B96">
      <w:pPr>
        <w:pStyle w:val="Heading1"/>
      </w:pPr>
      <w:r>
        <w:t>6.4 Future Recommendations</w:t>
      </w:r>
      <w:r w:rsidR="00715C4B" w:rsidRPr="00070EA1">
        <w:br w:type="page"/>
      </w:r>
    </w:p>
    <w:p w14:paraId="63245A78" w14:textId="5EA6E0BE" w:rsidR="00715C4B" w:rsidRPr="00070EA1" w:rsidRDefault="00715C4B" w:rsidP="00517E79">
      <w:pPr>
        <w:pStyle w:val="Heading1"/>
      </w:pPr>
      <w:bookmarkStart w:id="68" w:name="_Toc67874840"/>
      <w:r w:rsidRPr="00070EA1">
        <w:lastRenderedPageBreak/>
        <w:t>R</w:t>
      </w:r>
      <w:r w:rsidR="00EE3920" w:rsidRPr="00070EA1">
        <w:t>EFERENCES</w:t>
      </w:r>
      <w:bookmarkEnd w:id="68"/>
    </w:p>
    <w:p w14:paraId="5F4470C9" w14:textId="0E9A74AC" w:rsidR="008429F8" w:rsidRPr="008429F8" w:rsidRDefault="0074716F" w:rsidP="001D0961">
      <w:pPr>
        <w:pStyle w:val="ListParagraph"/>
        <w:numPr>
          <w:ilvl w:val="0"/>
          <w:numId w:val="40"/>
        </w:numPr>
      </w:pPr>
      <w:r w:rsidRPr="00070EA1">
        <w:fldChar w:fldCharType="begin" w:fldLock="1"/>
      </w:r>
      <w:r w:rsidRPr="00070EA1">
        <w:instrText xml:space="preserve">ADDIN Mendeley Bibliography CSL_BIBLIOGRAPHY </w:instrText>
      </w:r>
      <w:r w:rsidRPr="00070EA1">
        <w:fldChar w:fldCharType="separate"/>
      </w:r>
      <w:r w:rsidR="008429F8" w:rsidRPr="008429F8">
        <w:t xml:space="preserve">Agrawal, S., (2018) Customer Churn Prediction Modelling Based on Behavioural patterns Analysis using Deep Learning. </w:t>
      </w:r>
      <w:r w:rsidR="008429F8" w:rsidRPr="001D0961">
        <w:rPr>
          <w:i/>
          <w:iCs/>
        </w:rPr>
        <w:t>2018 International Conference on Smart Computing and Electronic Enterprise (ICSCEE)</w:t>
      </w:r>
      <w:r w:rsidR="008429F8" w:rsidRPr="008429F8">
        <w:t>, pp.1–6.</w:t>
      </w:r>
    </w:p>
    <w:p w14:paraId="5FA7C6C1" w14:textId="77777777" w:rsidR="008429F8" w:rsidRPr="008429F8" w:rsidRDefault="008429F8" w:rsidP="001D0961">
      <w:pPr>
        <w:pStyle w:val="ListParagraph"/>
        <w:numPr>
          <w:ilvl w:val="0"/>
          <w:numId w:val="40"/>
        </w:numPr>
      </w:pPr>
      <w:r w:rsidRPr="008429F8">
        <w:t>Ahmad, A.K., Jafar, A. and Aljoumaa, K., (n.d.) Customer churn prediction in telecom using machine learning in big data platform. [online] Available at: https://doi.org/10.1186/s40537-019-0191-6.</w:t>
      </w:r>
    </w:p>
    <w:p w14:paraId="4280BDFE" w14:textId="77777777" w:rsidR="008429F8" w:rsidRPr="008429F8" w:rsidRDefault="008429F8" w:rsidP="001D0961">
      <w:pPr>
        <w:pStyle w:val="ListParagraph"/>
        <w:numPr>
          <w:ilvl w:val="0"/>
          <w:numId w:val="40"/>
        </w:numPr>
      </w:pPr>
      <w:r w:rsidRPr="008429F8">
        <w:t xml:space="preserve">Ahmed, A. and Linen, D.M., (2017) A review and analysis of churn prediction methods for customer retention in telecom industries. In: </w:t>
      </w:r>
      <w:r w:rsidRPr="001D0961">
        <w:rPr>
          <w:i/>
          <w:iCs/>
        </w:rPr>
        <w:t>2017 4th International Conference on Advanced Computing and Communication Systems, ICACCS 2017</w:t>
      </w:r>
      <w:r w:rsidRPr="008429F8">
        <w:t>. Institute of Electrical and Electronics Engineers Inc.</w:t>
      </w:r>
    </w:p>
    <w:p w14:paraId="600597FB" w14:textId="77777777" w:rsidR="008429F8" w:rsidRPr="008429F8" w:rsidRDefault="008429F8" w:rsidP="001D0961">
      <w:pPr>
        <w:pStyle w:val="ListParagraph"/>
        <w:numPr>
          <w:ilvl w:val="0"/>
          <w:numId w:val="40"/>
        </w:numPr>
      </w:pPr>
      <w:r w:rsidRPr="008429F8">
        <w:t xml:space="preserve">Ahmed, A.A. and Maheswari, D., (2017) A Review And Analysis Of Churn Prediction Methods For Customer Retention In Telecom Industries. </w:t>
      </w:r>
      <w:r w:rsidRPr="001D0961">
        <w:rPr>
          <w:i/>
          <w:iCs/>
        </w:rPr>
        <w:t>2017 International Conference on Advanced Computing and Communication Systems</w:t>
      </w:r>
      <w:r w:rsidRPr="008429F8">
        <w:t>.</w:t>
      </w:r>
    </w:p>
    <w:p w14:paraId="51A468CD" w14:textId="77777777" w:rsidR="008429F8" w:rsidRPr="008429F8" w:rsidRDefault="008429F8" w:rsidP="001D0961">
      <w:pPr>
        <w:pStyle w:val="ListParagraph"/>
        <w:numPr>
          <w:ilvl w:val="0"/>
          <w:numId w:val="40"/>
        </w:numPr>
      </w:pPr>
      <w:r w:rsidRPr="008429F8">
        <w:t>Ambildhuke, G.M., Rekha, G. and Tyagi, A.K., (2021) Performance Analysis of Undersampling Approaches for Solving Customer Churn Prediction. [online] Springer, Singapore, pp.341–347. Available at: https://link.springer.com/chapter/10.1007/978-981-15-9689-6_37 [Accessed 21 Mar. 2021].</w:t>
      </w:r>
    </w:p>
    <w:p w14:paraId="2B555A8A" w14:textId="77777777" w:rsidR="008429F8" w:rsidRPr="008429F8" w:rsidRDefault="008429F8" w:rsidP="001D0961">
      <w:pPr>
        <w:pStyle w:val="ListParagraph"/>
        <w:numPr>
          <w:ilvl w:val="0"/>
          <w:numId w:val="40"/>
        </w:numPr>
      </w:pPr>
      <w:r w:rsidRPr="008429F8">
        <w:t xml:space="preserve">Andrews, R., (2019) Churn Prediction in Telecom Sector Using Machine Learning. </w:t>
      </w:r>
      <w:r w:rsidRPr="001D0961">
        <w:rPr>
          <w:i/>
          <w:iCs/>
        </w:rPr>
        <w:t>International Journal of Information Systems and Computer Sciences</w:t>
      </w:r>
      <w:r w:rsidRPr="008429F8">
        <w:t>, 82, pp.132–134.</w:t>
      </w:r>
    </w:p>
    <w:p w14:paraId="047F205A" w14:textId="77777777" w:rsidR="008429F8" w:rsidRPr="008429F8" w:rsidRDefault="008429F8" w:rsidP="001D0961">
      <w:pPr>
        <w:pStyle w:val="ListParagraph"/>
        <w:numPr>
          <w:ilvl w:val="0"/>
          <w:numId w:val="40"/>
        </w:numPr>
      </w:pPr>
      <w:r w:rsidRPr="008429F8">
        <w:t xml:space="preserve">Anon (2021) </w:t>
      </w:r>
      <w:r w:rsidRPr="001D0961">
        <w:rPr>
          <w:i/>
          <w:iCs/>
        </w:rPr>
        <w:t>Cognos Analytics - IBM Business Analytics Community</w:t>
      </w:r>
      <w:r w:rsidRPr="008429F8">
        <w:t>. [online] Available at: https://community.ibm.com/community/user/businessanalytics/blogs/steven-macko/2019/07/11/telco-customer-churn-1113 [Accessed 14 Mar. 2021].</w:t>
      </w:r>
    </w:p>
    <w:p w14:paraId="1C08C35C" w14:textId="77777777" w:rsidR="008429F8" w:rsidRPr="008429F8" w:rsidRDefault="008429F8" w:rsidP="001D0961">
      <w:pPr>
        <w:pStyle w:val="ListParagraph"/>
        <w:numPr>
          <w:ilvl w:val="0"/>
          <w:numId w:val="40"/>
        </w:numPr>
      </w:pPr>
      <w:r w:rsidRPr="008429F8">
        <w:t xml:space="preserve">Anon (2021) </w:t>
      </w:r>
      <w:r w:rsidRPr="001D0961">
        <w:rPr>
          <w:i/>
          <w:iCs/>
        </w:rPr>
        <w:t>Digital transformation for 2020 and beyond eight telco considerations</w:t>
      </w:r>
      <w:r w:rsidRPr="008429F8">
        <w:t>. [online] Available at: https://www.ey.com/en_in/tmt/digital-transformation-for-2020-and-beyond-eight-telco-considera [Accessed 25 Mar. 2021].</w:t>
      </w:r>
    </w:p>
    <w:p w14:paraId="173B6FC6" w14:textId="77777777" w:rsidR="008429F8" w:rsidRPr="008429F8" w:rsidRDefault="008429F8" w:rsidP="001D0961">
      <w:pPr>
        <w:pStyle w:val="ListParagraph"/>
        <w:numPr>
          <w:ilvl w:val="0"/>
          <w:numId w:val="40"/>
        </w:numPr>
      </w:pPr>
      <w:r w:rsidRPr="008429F8">
        <w:t xml:space="preserve">Anon (2021) </w:t>
      </w:r>
      <w:r w:rsidRPr="001D0961">
        <w:rPr>
          <w:i/>
          <w:iCs/>
        </w:rPr>
        <w:t>Why is the telecom industry struggling with product success?</w:t>
      </w:r>
      <w:r w:rsidRPr="008429F8">
        <w:t xml:space="preserve"> [online] Available at: https://internationalfinance.com/why-telecom-industry-struggling-product-success/ [Accessed 25 Mar. 2021].</w:t>
      </w:r>
    </w:p>
    <w:p w14:paraId="5E3BC01E" w14:textId="77777777" w:rsidR="008429F8" w:rsidRPr="008429F8" w:rsidRDefault="008429F8" w:rsidP="001D0961">
      <w:pPr>
        <w:pStyle w:val="ListParagraph"/>
        <w:numPr>
          <w:ilvl w:val="0"/>
          <w:numId w:val="40"/>
        </w:numPr>
      </w:pPr>
      <w:r w:rsidRPr="008429F8">
        <w:t xml:space="preserve">Castanedo, F., Valverde, G., Zaratiegui, J. and Vazquez, A., (2014) Using Deep Learning </w:t>
      </w:r>
      <w:r w:rsidRPr="008429F8">
        <w:lastRenderedPageBreak/>
        <w:t>to Predict Customer Churn in a Mobile Telecommunication Network Federico. pp.1–8.</w:t>
      </w:r>
    </w:p>
    <w:p w14:paraId="354619CA" w14:textId="77777777" w:rsidR="008429F8" w:rsidRPr="008429F8" w:rsidRDefault="008429F8" w:rsidP="001D0961">
      <w:pPr>
        <w:pStyle w:val="ListParagraph"/>
        <w:numPr>
          <w:ilvl w:val="0"/>
          <w:numId w:val="40"/>
        </w:numPr>
      </w:pPr>
      <w:r w:rsidRPr="008429F8">
        <w:t xml:space="preserve">Ebrah, K. and Elnasir, S., (2019) Churn Prediction Using Machine Learning and Recommendations Plans for Telecoms. </w:t>
      </w:r>
      <w:r w:rsidRPr="001D0961">
        <w:rPr>
          <w:i/>
          <w:iCs/>
        </w:rPr>
        <w:t>11Journal of Computer and Communications</w:t>
      </w:r>
      <w:r w:rsidRPr="008429F8">
        <w:t>, [online] ``23df, pp.33–53. Available at: https://doi.org/10.4236/jcc.2019.711003 [Accessed 10 Jan. 2021].</w:t>
      </w:r>
    </w:p>
    <w:p w14:paraId="5D581A85" w14:textId="77777777" w:rsidR="008429F8" w:rsidRPr="008429F8" w:rsidRDefault="008429F8" w:rsidP="001D0961">
      <w:pPr>
        <w:pStyle w:val="ListParagraph"/>
        <w:numPr>
          <w:ilvl w:val="0"/>
          <w:numId w:val="40"/>
        </w:numPr>
      </w:pPr>
      <w:r w:rsidRPr="008429F8">
        <w:t xml:space="preserve">Fonseca Coelho, A., (n.d.) </w:t>
      </w:r>
      <w:r w:rsidRPr="001D0961">
        <w:rPr>
          <w:i/>
          <w:iCs/>
        </w:rPr>
        <w:t>Churn Prediction in Telecom Sector: A completed data engineering Framework</w:t>
      </w:r>
      <w:r w:rsidRPr="008429F8">
        <w:t>.</w:t>
      </w:r>
    </w:p>
    <w:p w14:paraId="17FE4CBE" w14:textId="77777777" w:rsidR="008429F8" w:rsidRPr="008429F8" w:rsidRDefault="008429F8" w:rsidP="001D0961">
      <w:pPr>
        <w:pStyle w:val="ListParagraph"/>
        <w:numPr>
          <w:ilvl w:val="0"/>
          <w:numId w:val="40"/>
        </w:numPr>
      </w:pPr>
      <w:r w:rsidRPr="008429F8">
        <w:t xml:space="preserve">Hadden, J., Tiwari, A., Roy, R. and Ruta, D., (2006) Churn Prediction: Does Technology Matter. </w:t>
      </w:r>
      <w:r w:rsidRPr="001D0961">
        <w:rPr>
          <w:i/>
          <w:iCs/>
        </w:rPr>
        <w:t>International Journal of Intelligent Technology</w:t>
      </w:r>
      <w:r w:rsidRPr="008429F8">
        <w:t>, 1, pp.104–110.</w:t>
      </w:r>
    </w:p>
    <w:p w14:paraId="11D2C222" w14:textId="77777777" w:rsidR="008429F8" w:rsidRPr="008429F8" w:rsidRDefault="008429F8" w:rsidP="001D0961">
      <w:pPr>
        <w:pStyle w:val="ListParagraph"/>
        <w:numPr>
          <w:ilvl w:val="0"/>
          <w:numId w:val="40"/>
        </w:numPr>
      </w:pPr>
      <w:r w:rsidRPr="008429F8">
        <w:t xml:space="preserve">Halibas, A.S., Cherian Matthew, A., Pillai, I.G., Harold Reazol, J., Delvo, E.G. and Bonachita Reazol, L., (2019) Determining the intervening effects of exploratory data analysis and feature engineering in telecoms customer churn modelling. </w:t>
      </w:r>
      <w:r w:rsidRPr="001D0961">
        <w:rPr>
          <w:i/>
          <w:iCs/>
        </w:rPr>
        <w:t>2019 4th MEC International Conference on Big Data and Smart City, ICBDSC 2019</w:t>
      </w:r>
      <w:r w:rsidRPr="008429F8">
        <w:t>.</w:t>
      </w:r>
    </w:p>
    <w:p w14:paraId="5D6E532A" w14:textId="77777777" w:rsidR="008429F8" w:rsidRPr="008429F8" w:rsidRDefault="008429F8" w:rsidP="001D0961">
      <w:pPr>
        <w:pStyle w:val="ListParagraph"/>
        <w:numPr>
          <w:ilvl w:val="0"/>
          <w:numId w:val="40"/>
        </w:numPr>
      </w:pPr>
      <w:r w:rsidRPr="008429F8">
        <w:t xml:space="preserve">Hargreaves, C.A., (2019) A Machine Learning Algorithm for Churn Reduction &amp; Revenue Maximization: An Application in the Telecommunication Industry. </w:t>
      </w:r>
      <w:r w:rsidRPr="001D0961">
        <w:rPr>
          <w:i/>
          <w:iCs/>
        </w:rPr>
        <w:t>International Journal of Future Computer and Communication</w:t>
      </w:r>
      <w:r w:rsidRPr="008429F8">
        <w:t>, 84, pp.109–113.</w:t>
      </w:r>
    </w:p>
    <w:p w14:paraId="6C7950AA" w14:textId="77777777" w:rsidR="008429F8" w:rsidRPr="008429F8" w:rsidRDefault="008429F8" w:rsidP="001D0961">
      <w:pPr>
        <w:pStyle w:val="ListParagraph"/>
        <w:numPr>
          <w:ilvl w:val="0"/>
          <w:numId w:val="40"/>
        </w:numPr>
      </w:pPr>
      <w:r w:rsidRPr="008429F8">
        <w:t xml:space="preserve">Havrylovych, M. and Nataliia Kuznietsova, ©, (2019) </w:t>
      </w:r>
      <w:r w:rsidRPr="001D0961">
        <w:rPr>
          <w:i/>
          <w:iCs/>
        </w:rPr>
        <w:t>Survival analysis methods for churn prevention in telecommunications industry</w:t>
      </w:r>
      <w:r w:rsidRPr="008429F8">
        <w:t>.</w:t>
      </w:r>
    </w:p>
    <w:p w14:paraId="051884DE" w14:textId="77777777" w:rsidR="008429F8" w:rsidRPr="008429F8" w:rsidRDefault="008429F8" w:rsidP="001D0961">
      <w:pPr>
        <w:pStyle w:val="ListParagraph"/>
        <w:numPr>
          <w:ilvl w:val="0"/>
          <w:numId w:val="40"/>
        </w:numPr>
      </w:pPr>
      <w:r w:rsidRPr="008429F8">
        <w:t xml:space="preserve">Induja, S. and Eswaramurthy, V.P., (2015) </w:t>
      </w:r>
      <w:r w:rsidRPr="001D0961">
        <w:rPr>
          <w:i/>
          <w:iCs/>
        </w:rPr>
        <w:t>Customers Churn Prediction and Attribute Selection in Telecom Industry Using Kernelized Extreme Learning Machine and Bat Algorithms</w:t>
      </w:r>
      <w:r w:rsidRPr="008429F8">
        <w:t xml:space="preserve">. [online] </w:t>
      </w:r>
      <w:r w:rsidRPr="001D0961">
        <w:rPr>
          <w:i/>
          <w:iCs/>
        </w:rPr>
        <w:t>International Journal of Science and Research (IJSR) ISSN</w:t>
      </w:r>
      <w:r w:rsidRPr="008429F8">
        <w:t>, Available at: www.ijsr.net [Accessed 18 Feb. 2021].</w:t>
      </w:r>
    </w:p>
    <w:p w14:paraId="18ADFCE9" w14:textId="77777777" w:rsidR="008429F8" w:rsidRPr="008429F8" w:rsidRDefault="008429F8" w:rsidP="001D0961">
      <w:pPr>
        <w:pStyle w:val="ListParagraph"/>
        <w:numPr>
          <w:ilvl w:val="0"/>
          <w:numId w:val="40"/>
        </w:numPr>
      </w:pPr>
      <w:r w:rsidRPr="008429F8">
        <w:t xml:space="preserve">Jahromi, A.T., Stakhovych, S. and Ewing, M., (2014) Managing B2B customer churn, retention and profitability. </w:t>
      </w:r>
      <w:r w:rsidRPr="001D0961">
        <w:rPr>
          <w:i/>
          <w:iCs/>
        </w:rPr>
        <w:t>Industrial Marketing Management</w:t>
      </w:r>
      <w:r w:rsidRPr="008429F8">
        <w:t>, [online] 437, pp.1258–1268. Available at: https://research.monash.edu/en/publications/managing-b2b-customer-churn-retention-and-profitability [Accessed 16 Jan. 2021].</w:t>
      </w:r>
    </w:p>
    <w:p w14:paraId="65CC3C53" w14:textId="77777777" w:rsidR="008429F8" w:rsidRPr="008429F8" w:rsidRDefault="008429F8" w:rsidP="001D0961">
      <w:pPr>
        <w:pStyle w:val="ListParagraph"/>
        <w:numPr>
          <w:ilvl w:val="0"/>
          <w:numId w:val="40"/>
        </w:numPr>
      </w:pPr>
      <w:r w:rsidRPr="008429F8">
        <w:t>Jain, H., Yadav, G. and Manoov, R., (2021) Churn Prediction and Retention in Banking, Telecom and IT Sectors Using Machine Learning Techniques. [online] Springer, Singapore, pp.137–156. Available at: https://link.springer.com/chapter/10.1007/978-981-15-5243-4_12 [Accessed 21 Mar. 2021].</w:t>
      </w:r>
    </w:p>
    <w:p w14:paraId="67333981" w14:textId="77777777" w:rsidR="008429F8" w:rsidRPr="008429F8" w:rsidRDefault="008429F8" w:rsidP="001D0961">
      <w:pPr>
        <w:pStyle w:val="ListParagraph"/>
        <w:numPr>
          <w:ilvl w:val="0"/>
          <w:numId w:val="40"/>
        </w:numPr>
      </w:pPr>
      <w:r w:rsidRPr="008429F8">
        <w:t xml:space="preserve">Kaggle, (2018) </w:t>
      </w:r>
      <w:r w:rsidRPr="001D0961">
        <w:rPr>
          <w:i/>
          <w:iCs/>
        </w:rPr>
        <w:t>Telco Customer Churn</w:t>
      </w:r>
      <w:r w:rsidRPr="008429F8">
        <w:t xml:space="preserve">. </w:t>
      </w:r>
      <w:r w:rsidRPr="001D0961">
        <w:rPr>
          <w:i/>
          <w:iCs/>
        </w:rPr>
        <w:t>Kaggle.com</w:t>
      </w:r>
      <w:r w:rsidRPr="008429F8">
        <w:t xml:space="preserve">. Available at: </w:t>
      </w:r>
      <w:r w:rsidRPr="008429F8">
        <w:lastRenderedPageBreak/>
        <w:t>https://www.kaggle.com/blastchar/telco-customer-churn [Accessed 9 Jan. 2021].</w:t>
      </w:r>
    </w:p>
    <w:p w14:paraId="333205A5" w14:textId="77777777" w:rsidR="008429F8" w:rsidRPr="008429F8" w:rsidRDefault="008429F8" w:rsidP="001D0961">
      <w:pPr>
        <w:pStyle w:val="ListParagraph"/>
        <w:numPr>
          <w:ilvl w:val="0"/>
          <w:numId w:val="40"/>
        </w:numPr>
      </w:pPr>
      <w:r w:rsidRPr="008429F8">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0F677B" w14:textId="77777777" w:rsidR="008429F8" w:rsidRPr="008429F8" w:rsidRDefault="008429F8" w:rsidP="001D0961">
      <w:pPr>
        <w:pStyle w:val="ListParagraph"/>
        <w:numPr>
          <w:ilvl w:val="0"/>
          <w:numId w:val="40"/>
        </w:numPr>
      </w:pPr>
      <w:r w:rsidRPr="008429F8">
        <w:t xml:space="preserve">Kriti, (2019) </w:t>
      </w:r>
      <w:r w:rsidRPr="001D0961">
        <w:rPr>
          <w:i/>
          <w:iCs/>
        </w:rPr>
        <w:t>Customer churn: A study of factors affecting customer churn using machine learning</w:t>
      </w:r>
      <w:r w:rsidRPr="008429F8">
        <w:t>. [online] Available at: https://lib.dr.iastate.edu/creativecomponents [Accessed 14 Mar. 2021].</w:t>
      </w:r>
    </w:p>
    <w:p w14:paraId="670199AC" w14:textId="77777777" w:rsidR="008429F8" w:rsidRPr="008429F8" w:rsidRDefault="008429F8" w:rsidP="001D0961">
      <w:pPr>
        <w:pStyle w:val="ListParagraph"/>
        <w:numPr>
          <w:ilvl w:val="0"/>
          <w:numId w:val="40"/>
        </w:numPr>
      </w:pPr>
      <w:r w:rsidRPr="008429F8">
        <w:t xml:space="preserve">Kuo, Y.-F., Wu, C.-M. and Deng, W.-J., (2009) The relationships among service quality, perceived value, customer satisfaction, and post-purchase intention in mobile value-added services. </w:t>
      </w:r>
      <w:r w:rsidRPr="001D0961">
        <w:rPr>
          <w:i/>
          <w:iCs/>
        </w:rPr>
        <w:t>Computers in Human Behavior</w:t>
      </w:r>
      <w:r w:rsidRPr="008429F8">
        <w:t>, 25, pp.887–896.</w:t>
      </w:r>
    </w:p>
    <w:p w14:paraId="437139F8" w14:textId="77777777" w:rsidR="008429F8" w:rsidRPr="008429F8" w:rsidRDefault="008429F8" w:rsidP="001D0961">
      <w:pPr>
        <w:pStyle w:val="ListParagraph"/>
        <w:numPr>
          <w:ilvl w:val="0"/>
          <w:numId w:val="40"/>
        </w:numPr>
      </w:pPr>
      <w:r w:rsidRPr="008429F8">
        <w:t>Labhsetwar, S.R., (n.d.) Predictive Analysis Of Customer Churn in Telecom Industry using Supervised Learning.</w:t>
      </w:r>
    </w:p>
    <w:p w14:paraId="69C9BACE" w14:textId="77777777" w:rsidR="008429F8" w:rsidRPr="008429F8" w:rsidRDefault="008429F8" w:rsidP="001D0961">
      <w:pPr>
        <w:pStyle w:val="ListParagraph"/>
        <w:numPr>
          <w:ilvl w:val="0"/>
          <w:numId w:val="40"/>
        </w:numPr>
      </w:pPr>
      <w:r w:rsidRPr="008429F8">
        <w:t xml:space="preserve">Lalwani, P., Banka, H. and Kumar, C., (2017) GSA-CHSR: Gravitational Search Algorithm for Cluster Head Selection and Routing in Wireless Sensor Networks. In: </w:t>
      </w:r>
      <w:r w:rsidRPr="001D0961">
        <w:rPr>
          <w:i/>
          <w:iCs/>
        </w:rPr>
        <w:t>Applications of Soft Computing for the Web</w:t>
      </w:r>
      <w:r w:rsidRPr="008429F8">
        <w:t>. [online] Springer Singapore, pp.225–252. Available at: https://link.springer.com/chapter/10.1007/978-981-10-7098-3_13 [Accessed 20 Mar. 2021].</w:t>
      </w:r>
    </w:p>
    <w:p w14:paraId="7B105742" w14:textId="77777777" w:rsidR="008429F8" w:rsidRPr="008429F8" w:rsidRDefault="008429F8" w:rsidP="001D0961">
      <w:pPr>
        <w:pStyle w:val="ListParagraph"/>
        <w:numPr>
          <w:ilvl w:val="0"/>
          <w:numId w:val="40"/>
        </w:numPr>
      </w:pPr>
      <w:r w:rsidRPr="008429F8">
        <w:t xml:space="preserve">Lalwani, P., Mishra, M.K., Chadha, J.S. and Sethi, P., (2021) Customer churn prediction system: a machine learning approach. </w:t>
      </w:r>
      <w:r w:rsidRPr="001D0961">
        <w:rPr>
          <w:i/>
          <w:iCs/>
        </w:rPr>
        <w:t>Computing</w:t>
      </w:r>
      <w:r w:rsidRPr="008429F8">
        <w:t>.</w:t>
      </w:r>
    </w:p>
    <w:p w14:paraId="3CF08ACB" w14:textId="77777777" w:rsidR="008429F8" w:rsidRPr="008429F8" w:rsidRDefault="008429F8" w:rsidP="001D0961">
      <w:pPr>
        <w:pStyle w:val="ListParagraph"/>
        <w:numPr>
          <w:ilvl w:val="0"/>
          <w:numId w:val="40"/>
        </w:numPr>
      </w:pPr>
      <w:r w:rsidRPr="008429F8">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0961">
        <w:rPr>
          <w:i/>
          <w:iCs/>
        </w:rPr>
        <w:t>International Journal of Electrical and Computer Engineering (IJECE)</w:t>
      </w:r>
      <w:r w:rsidRPr="008429F8">
        <w:t>, 102, pp.1406–1421.</w:t>
      </w:r>
    </w:p>
    <w:p w14:paraId="7309657C" w14:textId="77777777" w:rsidR="008429F8" w:rsidRPr="008429F8" w:rsidRDefault="008429F8" w:rsidP="001D0961">
      <w:pPr>
        <w:pStyle w:val="ListParagraph"/>
        <w:numPr>
          <w:ilvl w:val="0"/>
          <w:numId w:val="40"/>
        </w:numPr>
      </w:pPr>
      <w:r w:rsidRPr="008429F8">
        <w:t xml:space="preserve">Momin, S., Bohra, T. and Raut, P., (2020) </w:t>
      </w:r>
      <w:r w:rsidRPr="001D0961">
        <w:rPr>
          <w:i/>
          <w:iCs/>
        </w:rPr>
        <w:t>Prediction of Customer Churn Using Machine Learning</w:t>
      </w:r>
      <w:r w:rsidRPr="008429F8">
        <w:t xml:space="preserve">. </w:t>
      </w:r>
      <w:r w:rsidRPr="001D0961">
        <w:rPr>
          <w:i/>
          <w:iCs/>
        </w:rPr>
        <w:t>EAI/Springer Innovations in Communication and Computing</w:t>
      </w:r>
      <w:r w:rsidRPr="008429F8">
        <w:t>.</w:t>
      </w:r>
    </w:p>
    <w:p w14:paraId="4A873AC9" w14:textId="77777777" w:rsidR="008429F8" w:rsidRPr="008429F8" w:rsidRDefault="008429F8" w:rsidP="001D0961">
      <w:pPr>
        <w:pStyle w:val="ListParagraph"/>
        <w:numPr>
          <w:ilvl w:val="0"/>
          <w:numId w:val="40"/>
        </w:numPr>
      </w:pPr>
      <w:r w:rsidRPr="008429F8">
        <w:t xml:space="preserve">Mukhopadhyay, D., Malusare, A., Nandanwar, A. and Sakshi, S., (2021) An Approach to Mitigate the Risk of Customer Churn Using Machine Learning Algorithms. In: </w:t>
      </w:r>
      <w:r w:rsidRPr="001D0961">
        <w:rPr>
          <w:i/>
          <w:iCs/>
        </w:rPr>
        <w:t>Lecture Notes in Networks and Systems</w:t>
      </w:r>
      <w:r w:rsidRPr="008429F8">
        <w:t xml:space="preserve">. [online] Springer Science and Business Media Deutschland </w:t>
      </w:r>
      <w:r w:rsidRPr="008429F8">
        <w:lastRenderedPageBreak/>
        <w:t>GmbH, pp.133–142. Available at: https://link.springer.com/chapter/10.1007/978-981-15-7106-0_13 [Accessed 21 Mar. 2021].</w:t>
      </w:r>
    </w:p>
    <w:p w14:paraId="40E70ADC" w14:textId="77777777" w:rsidR="008429F8" w:rsidRPr="008429F8" w:rsidRDefault="008429F8" w:rsidP="001D0961">
      <w:pPr>
        <w:pStyle w:val="ListParagraph"/>
        <w:numPr>
          <w:ilvl w:val="0"/>
          <w:numId w:val="40"/>
        </w:numPr>
      </w:pPr>
      <w:r w:rsidRPr="008429F8">
        <w:t xml:space="preserve">Oka, N.P.H. and Arifin, A.S., (2020) Telecommunication Service Subscriber Churn Likelihood Prediction Analysis Using Diverse Machine Learning Model. </w:t>
      </w:r>
      <w:r w:rsidRPr="001D0961">
        <w:rPr>
          <w:i/>
          <w:iCs/>
        </w:rPr>
        <w:t>MECnIT 2020 - International Conference on Mechanical, Electronics, Computer, and Industrial Technology</w:t>
      </w:r>
      <w:r w:rsidRPr="008429F8">
        <w:t>, pp.24–29.</w:t>
      </w:r>
    </w:p>
    <w:p w14:paraId="7A986B97" w14:textId="77777777" w:rsidR="008429F8" w:rsidRPr="008429F8" w:rsidRDefault="008429F8" w:rsidP="001D0961">
      <w:pPr>
        <w:pStyle w:val="ListParagraph"/>
        <w:numPr>
          <w:ilvl w:val="0"/>
          <w:numId w:val="40"/>
        </w:numPr>
      </w:pPr>
      <w:r w:rsidRPr="008429F8">
        <w:t xml:space="preserve">Oskarsdottir, M., Bravo, C., Verbeke, W., Sarraute, C., Baesens, B. and Vanthienen, J., (2016) A comparative study of social network classifiers for predicting churn in the telecommunication industry. In: </w:t>
      </w:r>
      <w:r w:rsidRPr="001D0961">
        <w:rPr>
          <w:i/>
          <w:iCs/>
        </w:rPr>
        <w:t>Proceedings of the 2016 IEEE/ACM International Conference on Advances in Social Networks Analysis and Mining, ASONAM 2016</w:t>
      </w:r>
      <w:r w:rsidRPr="008429F8">
        <w:t>. Institute of Electrical and Electronics Engineers Inc., pp.1151–1158.</w:t>
      </w:r>
    </w:p>
    <w:p w14:paraId="44647F9C" w14:textId="77777777" w:rsidR="008429F8" w:rsidRPr="008429F8" w:rsidRDefault="008429F8" w:rsidP="001D0961">
      <w:pPr>
        <w:pStyle w:val="ListParagraph"/>
        <w:numPr>
          <w:ilvl w:val="0"/>
          <w:numId w:val="40"/>
        </w:numPr>
      </w:pPr>
      <w:r w:rsidRPr="008429F8">
        <w:t xml:space="preserve">Pamina, J., Beschi Raja, J., Sathya Bama, S., Soundarya, S., Sruthi, M.S., Kiruthika, S., Aiswaryadevi, V.J. and Priyanka, G., (2019) An effective classifier for predicting churn in telecommunication. </w:t>
      </w:r>
      <w:r w:rsidRPr="001D0961">
        <w:rPr>
          <w:i/>
          <w:iCs/>
        </w:rPr>
        <w:t>Journal of Advanced Research in Dynamical and Control Systems</w:t>
      </w:r>
      <w:r w:rsidRPr="008429F8">
        <w:t>, 111 Special Issue, pp.221–229.</w:t>
      </w:r>
    </w:p>
    <w:p w14:paraId="5E8051F8" w14:textId="77777777" w:rsidR="008429F8" w:rsidRPr="008429F8" w:rsidRDefault="008429F8" w:rsidP="001D0961">
      <w:pPr>
        <w:pStyle w:val="ListParagraph"/>
        <w:numPr>
          <w:ilvl w:val="0"/>
          <w:numId w:val="40"/>
        </w:numPr>
      </w:pPr>
      <w:r w:rsidRPr="008429F8">
        <w:t xml:space="preserve">Priyanka Paliwal and Divya Kumar, (2017) </w:t>
      </w:r>
      <w:r w:rsidRPr="001D0961">
        <w:rPr>
          <w:i/>
          <w:iCs/>
        </w:rPr>
        <w:t>ABC based neural network approach for churn prediction in telecommunication sector</w:t>
      </w:r>
      <w:r w:rsidRPr="008429F8">
        <w:t xml:space="preserve">. [online] </w:t>
      </w:r>
      <w:r w:rsidRPr="001D0961">
        <w:rPr>
          <w:i/>
          <w:iCs/>
        </w:rPr>
        <w:t>(Ictis 2017)</w:t>
      </w:r>
      <w:r w:rsidRPr="008429F8">
        <w:t>, Available at: http://dx.doi.org/10.1007/978-981-13-1747-7_65.</w:t>
      </w:r>
    </w:p>
    <w:p w14:paraId="7BD5902D" w14:textId="77777777" w:rsidR="008429F8" w:rsidRPr="008429F8" w:rsidRDefault="008429F8" w:rsidP="001D0961">
      <w:pPr>
        <w:pStyle w:val="ListParagraph"/>
        <w:numPr>
          <w:ilvl w:val="0"/>
          <w:numId w:val="40"/>
        </w:numPr>
      </w:pPr>
      <w:r w:rsidRPr="008429F8">
        <w:t xml:space="preserve">Rajagopal, D.S., (2011) Customer Data Clustering using Data Mining Technique. </w:t>
      </w:r>
      <w:r w:rsidRPr="001D0961">
        <w:rPr>
          <w:i/>
          <w:iCs/>
        </w:rPr>
        <w:t>International Journal of Database Management Systems</w:t>
      </w:r>
      <w:r w:rsidRPr="008429F8">
        <w:t>, [online] 34. Available at: http://arxiv.org/abs/1112.2663 [Accessed 17 Jan. 2021].</w:t>
      </w:r>
    </w:p>
    <w:p w14:paraId="4B08FC91" w14:textId="77777777" w:rsidR="008429F8" w:rsidRPr="008429F8" w:rsidRDefault="008429F8" w:rsidP="001D0961">
      <w:pPr>
        <w:pStyle w:val="ListParagraph"/>
        <w:numPr>
          <w:ilvl w:val="0"/>
          <w:numId w:val="40"/>
        </w:numPr>
      </w:pPr>
      <w:r w:rsidRPr="008429F8">
        <w:t>Saonard, A., (2020) Modified Ensemble Undersampling-Boost to Handling Imbalanced Data in Churn Prediction. [online] Available at: https://core.ac.uk/download/pdf/326763412.pdf [Accessed 21 Mar. 2021].</w:t>
      </w:r>
    </w:p>
    <w:p w14:paraId="32CE2802" w14:textId="77777777" w:rsidR="008429F8" w:rsidRPr="008429F8" w:rsidRDefault="008429F8" w:rsidP="001D0961">
      <w:pPr>
        <w:pStyle w:val="ListParagraph"/>
        <w:numPr>
          <w:ilvl w:val="0"/>
          <w:numId w:val="40"/>
        </w:numPr>
      </w:pPr>
      <w:r w:rsidRPr="008429F8">
        <w:t xml:space="preserve">Saraswat, S. &amp; Tiwari, A., (2018) A New Approach for Customer Churn Prediction in Telecom Industry. </w:t>
      </w:r>
      <w:r w:rsidRPr="001D0961">
        <w:rPr>
          <w:i/>
          <w:iCs/>
        </w:rPr>
        <w:t>International Journal of Computer Applications</w:t>
      </w:r>
      <w:r w:rsidRPr="008429F8">
        <w:t>, [online] Vol. 181(1, pp.40–46. Available at: https://scholar.google.com/scholar?as_ylo=2017&amp;q=%22A+New+Approach+for+Customer+Churn+Prediction+in+Telecom+Industry%22&amp;hl=en&amp;as_sdt=0,5 [Accessed 23 Mar. 2021].</w:t>
      </w:r>
    </w:p>
    <w:p w14:paraId="29E1ACB2" w14:textId="77777777" w:rsidR="008429F8" w:rsidRPr="008429F8" w:rsidRDefault="008429F8" w:rsidP="001D0961">
      <w:pPr>
        <w:pStyle w:val="ListParagraph"/>
        <w:numPr>
          <w:ilvl w:val="0"/>
          <w:numId w:val="40"/>
        </w:numPr>
      </w:pPr>
      <w:r w:rsidRPr="008429F8">
        <w:t xml:space="preserve">Sharma, T., Gupta, P., Nigam, V. and Goel, M., (2020) Customer Churn Prediction in </w:t>
      </w:r>
      <w:r w:rsidRPr="008429F8">
        <w:lastRenderedPageBreak/>
        <w:t xml:space="preserve">Telecommunications Using Gradient Boosted Trees. In: </w:t>
      </w:r>
      <w:r w:rsidRPr="001D0961">
        <w:rPr>
          <w:i/>
          <w:iCs/>
        </w:rPr>
        <w:t>Advances in Intelligent Systems and Computing</w:t>
      </w:r>
      <w:r w:rsidRPr="008429F8">
        <w:t>. [online] Springer, pp.235–246. Available at: https://link.springer.com/chapter/10.1007/978-981-15-0324-5_20 [Accessed 21 Mar. 2021].</w:t>
      </w:r>
    </w:p>
    <w:p w14:paraId="51AAE594" w14:textId="77777777" w:rsidR="008429F8" w:rsidRPr="008429F8" w:rsidRDefault="008429F8" w:rsidP="001D0961">
      <w:pPr>
        <w:pStyle w:val="ListParagraph"/>
        <w:numPr>
          <w:ilvl w:val="0"/>
          <w:numId w:val="40"/>
        </w:numPr>
      </w:pPr>
      <w:r w:rsidRPr="008429F8">
        <w:t xml:space="preserve">Tamuka, N. and Sibanda, K., (2021) Real Time Customer Churn Scoring Model for the Telecommunications Industry. </w:t>
      </w:r>
      <w:r w:rsidRPr="001D0961">
        <w:rPr>
          <w:i/>
          <w:iCs/>
        </w:rPr>
        <w:t>IEEE</w:t>
      </w:r>
      <w:r w:rsidRPr="008429F8">
        <w:t>, pp.1–9.</w:t>
      </w:r>
    </w:p>
    <w:p w14:paraId="24365275" w14:textId="77777777" w:rsidR="008429F8" w:rsidRPr="008429F8" w:rsidRDefault="008429F8" w:rsidP="001D0961">
      <w:pPr>
        <w:pStyle w:val="ListParagraph"/>
        <w:numPr>
          <w:ilvl w:val="0"/>
          <w:numId w:val="40"/>
        </w:numPr>
      </w:pPr>
      <w:r w:rsidRPr="008429F8">
        <w:t xml:space="preserve">Thabtah, F., Hammoud, S., Kamalov, F. and Gonsalves, A., (2020) Data imbalance in classification: Experimental evaluation. </w:t>
      </w:r>
      <w:r w:rsidRPr="001D0961">
        <w:rPr>
          <w:i/>
          <w:iCs/>
        </w:rPr>
        <w:t>Information Sciences</w:t>
      </w:r>
      <w:r w:rsidRPr="008429F8">
        <w:t>, 513, pp.429–441.</w:t>
      </w:r>
    </w:p>
    <w:p w14:paraId="5306175D" w14:textId="77777777" w:rsidR="008429F8" w:rsidRPr="008429F8" w:rsidRDefault="008429F8" w:rsidP="001D0961">
      <w:pPr>
        <w:pStyle w:val="ListParagraph"/>
        <w:numPr>
          <w:ilvl w:val="0"/>
          <w:numId w:val="40"/>
        </w:numPr>
      </w:pPr>
      <w:r w:rsidRPr="008429F8">
        <w:t xml:space="preserve">Thontirawong, P. and Chinchanachokchai, S., (2021) TEACHING ARTIFICIAL INTELLIGENCE AND MACHINE LEARNING IN MARKETING. </w:t>
      </w:r>
      <w:r w:rsidRPr="001D0961">
        <w:rPr>
          <w:i/>
          <w:iCs/>
        </w:rPr>
        <w:t>Marketing Education Review</w:t>
      </w:r>
      <w:r w:rsidRPr="008429F8">
        <w:t>.</w:t>
      </w:r>
    </w:p>
    <w:p w14:paraId="2BBB21DA" w14:textId="6E28FBDF" w:rsidR="008429F8" w:rsidRPr="008429F8" w:rsidRDefault="008429F8" w:rsidP="001D0961">
      <w:pPr>
        <w:pStyle w:val="ListParagraph"/>
        <w:numPr>
          <w:ilvl w:val="0"/>
          <w:numId w:val="40"/>
        </w:numPr>
      </w:pPr>
      <w:r w:rsidRPr="008429F8">
        <w:t>Tuck, W.K., Chien-Le, G. and Hu, N., (2020) A False Negative Cost Minimi</w:t>
      </w:r>
      <w:r w:rsidR="006B0380">
        <w:t>s</w:t>
      </w:r>
      <w:r w:rsidRPr="008429F8">
        <w:t xml:space="preserve">ation Ensemble Methods for Customer Churn Analysis. In: </w:t>
      </w:r>
      <w:r w:rsidRPr="001D0961">
        <w:rPr>
          <w:i/>
          <w:iCs/>
        </w:rPr>
        <w:t>ACM International Conference Proceeding Series</w:t>
      </w:r>
      <w:r w:rsidRPr="008429F8">
        <w:t>. [online] New York, NY, USA: Association for Computing Machinery, pp.276–280. Available at: https://dl.acm.org/doi/10.1145/3384544.3384551 [Accessed 14 Mar. 2021].</w:t>
      </w:r>
    </w:p>
    <w:p w14:paraId="450E8495" w14:textId="77777777" w:rsidR="008429F8" w:rsidRPr="008429F8" w:rsidRDefault="008429F8" w:rsidP="001D0961">
      <w:pPr>
        <w:pStyle w:val="ListParagraph"/>
        <w:numPr>
          <w:ilvl w:val="0"/>
          <w:numId w:val="40"/>
        </w:numPr>
      </w:pPr>
      <w:r w:rsidRPr="008429F8">
        <w:t xml:space="preserve">Umayaparvathi, V. and Iyakutti, K., (2016) </w:t>
      </w:r>
      <w:r w:rsidRPr="001D0961">
        <w:rPr>
          <w:i/>
          <w:iCs/>
        </w:rPr>
        <w:t>A Survey on Customer Churn Prediction in Telecom Industry: Datasets, Methods and Metrics</w:t>
      </w:r>
      <w:r w:rsidRPr="008429F8">
        <w:t xml:space="preserve">. [online] </w:t>
      </w:r>
      <w:r w:rsidRPr="001D0961">
        <w:rPr>
          <w:i/>
          <w:iCs/>
        </w:rPr>
        <w:t>International Research Journal of Engineering and Technology</w:t>
      </w:r>
      <w:r w:rsidRPr="008429F8">
        <w:t>. Available at: http://www.fuqua.duke.edu/centers/ccrm/index.html [Accessed 20 Mar. 2021].</w:t>
      </w:r>
    </w:p>
    <w:p w14:paraId="5901208B" w14:textId="77777777" w:rsidR="008429F8" w:rsidRPr="008429F8" w:rsidRDefault="008429F8" w:rsidP="001D0961">
      <w:pPr>
        <w:pStyle w:val="ListParagraph"/>
        <w:numPr>
          <w:ilvl w:val="0"/>
          <w:numId w:val="40"/>
        </w:numPr>
      </w:pPr>
      <w:r w:rsidRPr="008429F8">
        <w:t>Wassouf, W.N., Alkhatib, R., Salloum, K. and Balloul, S., (n.d.) Predictive analytics using big data for increased customer loyalty: Syriatel Telecom Company case study. [online] Available at: https://doi.org/10.1186/s40537-020-00290-0 [Accessed 21 Mar. 2021].</w:t>
      </w:r>
    </w:p>
    <w:p w14:paraId="1B4A5B3A" w14:textId="77777777" w:rsidR="008429F8" w:rsidRPr="008429F8" w:rsidRDefault="008429F8" w:rsidP="001D0961">
      <w:pPr>
        <w:pStyle w:val="ListParagraph"/>
        <w:numPr>
          <w:ilvl w:val="0"/>
          <w:numId w:val="40"/>
        </w:numPr>
      </w:pPr>
      <w:r w:rsidRPr="008429F8">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69" w:name="_Toc67874841"/>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69"/>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70" w:name="_Toc67874842"/>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70"/>
    </w:p>
    <w:p w14:paraId="785F55D5" w14:textId="77777777" w:rsidR="00902A0A" w:rsidRPr="0045355A" w:rsidRDefault="00902A0A" w:rsidP="00902A0A">
      <w:pPr>
        <w:pStyle w:val="Title"/>
      </w:pPr>
      <w:r>
        <w:t>P</w:t>
      </w:r>
      <w:r w:rsidRPr="0045355A">
        <w:t>redict</w:t>
      </w:r>
      <w:r>
        <w:t xml:space="preserve">ion of </w:t>
      </w:r>
      <w:r w:rsidRPr="0045355A">
        <w:t xml:space="preserve">Customer Attrition in the </w:t>
      </w:r>
      <w:r>
        <w:br/>
      </w:r>
      <w:r w:rsidRPr="0045355A">
        <w:t>Telecom Industry</w:t>
      </w:r>
      <w:r>
        <w:t xml:space="preserve"> using </w:t>
      </w:r>
      <w:r w:rsidRPr="00BF2200">
        <w:t>Machine</w:t>
      </w:r>
      <w:r>
        <w:t xml:space="preserve"> Learning</w:t>
      </w:r>
    </w:p>
    <w:p w14:paraId="7C6CC05D" w14:textId="77777777" w:rsidR="00902A0A" w:rsidRPr="0045355A" w:rsidRDefault="00902A0A" w:rsidP="00902A0A">
      <w:pPr>
        <w:pStyle w:val="Author"/>
        <w:spacing w:line="360" w:lineRule="auto"/>
        <w:jc w:val="both"/>
        <w:rPr>
          <w:rFonts w:ascii="Times New Roman" w:hAnsi="Times New Roman" w:cs="Times New Roman"/>
        </w:rPr>
      </w:pPr>
    </w:p>
    <w:p w14:paraId="731CB6E1" w14:textId="77777777" w:rsidR="00902A0A" w:rsidRPr="0045355A" w:rsidRDefault="00902A0A" w:rsidP="00902A0A">
      <w:pPr>
        <w:pStyle w:val="Author"/>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b/>
        </w:rPr>
        <w:t>Anish Mahapatra</w:t>
      </w:r>
      <w:r w:rsidRPr="0045355A">
        <w:rPr>
          <w:rFonts w:ascii="Times New Roman" w:hAnsi="Times New Roman" w:cs="Times New Roman"/>
        </w:rPr>
        <w:br/>
        <w:t>Student ID 944563</w:t>
      </w:r>
    </w:p>
    <w:p w14:paraId="2FA0C2C3" w14:textId="77777777" w:rsidR="00902A0A" w:rsidRPr="0045355A" w:rsidRDefault="00902A0A" w:rsidP="00902A0A">
      <w:pPr>
        <w:pStyle w:val="BodyText"/>
      </w:pPr>
    </w:p>
    <w:p w14:paraId="455C7168" w14:textId="77777777" w:rsidR="00902A0A" w:rsidRPr="0045355A" w:rsidRDefault="00902A0A" w:rsidP="00902A0A">
      <w:pPr>
        <w:pStyle w:val="BodyText"/>
      </w:pPr>
    </w:p>
    <w:p w14:paraId="06776FF6" w14:textId="77777777" w:rsidR="00902A0A" w:rsidRPr="0045355A" w:rsidRDefault="00902A0A" w:rsidP="00902A0A">
      <w:pPr>
        <w:pStyle w:val="Author"/>
        <w:spacing w:line="360" w:lineRule="auto"/>
        <w:jc w:val="both"/>
        <w:rPr>
          <w:rFonts w:ascii="Times New Roman" w:hAnsi="Times New Roman" w:cs="Times New Roman"/>
        </w:rPr>
      </w:pPr>
    </w:p>
    <w:p w14:paraId="2F0EE74A" w14:textId="77777777" w:rsidR="00902A0A" w:rsidRPr="0045355A" w:rsidRDefault="00902A0A" w:rsidP="00902A0A">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 xml:space="preserve">Karthick </w:t>
      </w:r>
      <w:r>
        <w:rPr>
          <w:rFonts w:ascii="Times New Roman" w:hAnsi="Times New Roman" w:cs="Times New Roman"/>
          <w:b/>
        </w:rPr>
        <w:t xml:space="preserve">Kaliannan </w:t>
      </w:r>
      <w:r w:rsidRPr="0045355A">
        <w:rPr>
          <w:rFonts w:ascii="Times New Roman" w:hAnsi="Times New Roman" w:cs="Times New Roman"/>
          <w:b/>
        </w:rPr>
        <w:t>Neelamohan</w:t>
      </w: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Research Proposal</w:t>
      </w:r>
      <w:r w:rsidRPr="0045355A">
        <w:rPr>
          <w:rFonts w:ascii="Times New Roman" w:hAnsi="Times New Roman" w:cs="Times New Roman"/>
        </w:rPr>
        <w:br/>
      </w:r>
      <w:r w:rsidRPr="0045355A">
        <w:rPr>
          <w:rFonts w:ascii="Times New Roman" w:hAnsi="Times New Roman" w:cs="Times New Roman"/>
          <w:b/>
        </w:rPr>
        <w:t>Master of Science in Data Science</w:t>
      </w:r>
      <w:r w:rsidRPr="0045355A">
        <w:rPr>
          <w:rFonts w:ascii="Times New Roman" w:hAnsi="Times New Roman" w:cs="Times New Roman"/>
        </w:rPr>
        <w:br/>
        <w:t>Liverpool John Moores University</w:t>
      </w:r>
    </w:p>
    <w:p w14:paraId="69CBE130" w14:textId="77777777" w:rsidR="00902A0A" w:rsidRPr="0045355A" w:rsidRDefault="00902A0A" w:rsidP="00902A0A">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ANUARY 2021</w:t>
      </w:r>
      <w:r w:rsidRPr="0045355A">
        <w:rPr>
          <w:rFonts w:ascii="Times New Roman" w:hAnsi="Times New Roman" w:cs="Times New Roman"/>
        </w:rPr>
        <w:br w:type="page"/>
      </w:r>
    </w:p>
    <w:sdt>
      <w:sdtPr>
        <w:rPr>
          <w:rFonts w:asciiTheme="minorHAnsi" w:eastAsiaTheme="minorHAnsi" w:hAnsiTheme="minorHAnsi" w:cstheme="minorBidi"/>
          <w:b w:val="0"/>
          <w:color w:val="auto"/>
          <w:sz w:val="24"/>
          <w:szCs w:val="24"/>
        </w:rPr>
        <w:id w:val="1361709606"/>
        <w:docPartObj>
          <w:docPartGallery w:val="Table of Contents"/>
          <w:docPartUnique/>
        </w:docPartObj>
      </w:sdtPr>
      <w:sdtEndPr>
        <w:rPr>
          <w:rFonts w:ascii="Times New Roman" w:eastAsia="Times New Roman" w:hAnsi="Times New Roman" w:cs="Times New Roman"/>
          <w:bCs/>
          <w:color w:val="000000"/>
        </w:rPr>
      </w:sdtEndPr>
      <w:sdtContent>
        <w:p w14:paraId="4D8AF070" w14:textId="77777777" w:rsidR="00902A0A" w:rsidRDefault="00902A0A" w:rsidP="00902A0A">
          <w:pPr>
            <w:pStyle w:val="TOCHeading"/>
            <w:spacing w:line="360" w:lineRule="auto"/>
          </w:pPr>
          <w:r>
            <w:t>Table of Contents</w:t>
          </w:r>
          <w:r>
            <w:br/>
          </w:r>
          <w:r>
            <w:rPr>
              <w:b w:val="0"/>
              <w:noProof w:val="0"/>
              <w:sz w:val="32"/>
            </w:rPr>
            <w:fldChar w:fldCharType="begin"/>
          </w:r>
          <w:r>
            <w:instrText xml:space="preserve"> TOC \o "1-3" \h \z \u </w:instrText>
          </w:r>
          <w:r>
            <w:rPr>
              <w:b w:val="0"/>
              <w:noProof w:val="0"/>
              <w:sz w:val="32"/>
            </w:rPr>
            <w:fldChar w:fldCharType="separate"/>
          </w:r>
        </w:p>
        <w:p w14:paraId="6636D825" w14:textId="0E84FBD7" w:rsidR="00902A0A" w:rsidRDefault="00220B96" w:rsidP="00902A0A">
          <w:pPr>
            <w:pStyle w:val="TOC1"/>
            <w:rPr>
              <w:rFonts w:eastAsiaTheme="minorEastAsia"/>
              <w:sz w:val="22"/>
              <w:szCs w:val="22"/>
            </w:rPr>
          </w:pPr>
          <w:hyperlink w:anchor="_Toc61885854" w:history="1">
            <w:r w:rsidR="00902A0A" w:rsidRPr="000A769D">
              <w:rPr>
                <w:rStyle w:val="Hyperlink"/>
              </w:rPr>
              <w:t>Abstract</w:t>
            </w:r>
            <w:r w:rsidR="00902A0A">
              <w:rPr>
                <w:webHidden/>
              </w:rPr>
              <w:tab/>
            </w:r>
            <w:r w:rsidR="00902A0A">
              <w:rPr>
                <w:webHidden/>
              </w:rPr>
              <w:fldChar w:fldCharType="begin"/>
            </w:r>
            <w:r w:rsidR="00902A0A">
              <w:rPr>
                <w:webHidden/>
              </w:rPr>
              <w:instrText xml:space="preserve"> PAGEREF _Toc61885854 \h </w:instrText>
            </w:r>
            <w:r w:rsidR="00902A0A">
              <w:rPr>
                <w:webHidden/>
              </w:rPr>
            </w:r>
            <w:r w:rsidR="00902A0A">
              <w:rPr>
                <w:webHidden/>
              </w:rPr>
              <w:fldChar w:fldCharType="separate"/>
            </w:r>
            <w:r w:rsidR="004179D2">
              <w:rPr>
                <w:webHidden/>
              </w:rPr>
              <w:t>59</w:t>
            </w:r>
            <w:r w:rsidR="00902A0A">
              <w:rPr>
                <w:webHidden/>
              </w:rPr>
              <w:fldChar w:fldCharType="end"/>
            </w:r>
          </w:hyperlink>
        </w:p>
        <w:p w14:paraId="610EED04" w14:textId="7ED20F01" w:rsidR="00902A0A" w:rsidRDefault="00220B96" w:rsidP="00902A0A">
          <w:pPr>
            <w:pStyle w:val="TOC1"/>
            <w:rPr>
              <w:rFonts w:eastAsiaTheme="minorEastAsia"/>
              <w:sz w:val="22"/>
              <w:szCs w:val="22"/>
            </w:rPr>
          </w:pPr>
          <w:hyperlink w:anchor="_Toc61885855" w:history="1">
            <w:r w:rsidR="00902A0A" w:rsidRPr="000A769D">
              <w:rPr>
                <w:rStyle w:val="Hyperlink"/>
              </w:rPr>
              <w:t>List of Figures</w:t>
            </w:r>
            <w:r w:rsidR="00902A0A">
              <w:rPr>
                <w:webHidden/>
              </w:rPr>
              <w:tab/>
            </w:r>
            <w:r w:rsidR="00902A0A">
              <w:rPr>
                <w:webHidden/>
              </w:rPr>
              <w:fldChar w:fldCharType="begin"/>
            </w:r>
            <w:r w:rsidR="00902A0A">
              <w:rPr>
                <w:webHidden/>
              </w:rPr>
              <w:instrText xml:space="preserve"> PAGEREF _Toc61885855 \h </w:instrText>
            </w:r>
            <w:r w:rsidR="00902A0A">
              <w:rPr>
                <w:webHidden/>
              </w:rPr>
            </w:r>
            <w:r w:rsidR="00902A0A">
              <w:rPr>
                <w:webHidden/>
              </w:rPr>
              <w:fldChar w:fldCharType="separate"/>
            </w:r>
            <w:r w:rsidR="004179D2">
              <w:rPr>
                <w:webHidden/>
              </w:rPr>
              <w:t>60</w:t>
            </w:r>
            <w:r w:rsidR="00902A0A">
              <w:rPr>
                <w:webHidden/>
              </w:rPr>
              <w:fldChar w:fldCharType="end"/>
            </w:r>
          </w:hyperlink>
        </w:p>
        <w:p w14:paraId="14A789AC" w14:textId="39BC7660" w:rsidR="00902A0A" w:rsidRDefault="00220B96" w:rsidP="00902A0A">
          <w:pPr>
            <w:pStyle w:val="TOC1"/>
            <w:rPr>
              <w:rFonts w:eastAsiaTheme="minorEastAsia"/>
              <w:sz w:val="22"/>
              <w:szCs w:val="22"/>
            </w:rPr>
          </w:pPr>
          <w:hyperlink w:anchor="_Toc61885856" w:history="1">
            <w:r w:rsidR="00902A0A" w:rsidRPr="000A769D">
              <w:rPr>
                <w:rStyle w:val="Hyperlink"/>
              </w:rPr>
              <w:t>List of Tables</w:t>
            </w:r>
            <w:r w:rsidR="00902A0A">
              <w:rPr>
                <w:webHidden/>
              </w:rPr>
              <w:tab/>
            </w:r>
            <w:r w:rsidR="00902A0A">
              <w:rPr>
                <w:webHidden/>
              </w:rPr>
              <w:fldChar w:fldCharType="begin"/>
            </w:r>
            <w:r w:rsidR="00902A0A">
              <w:rPr>
                <w:webHidden/>
              </w:rPr>
              <w:instrText xml:space="preserve"> PAGEREF _Toc61885856 \h </w:instrText>
            </w:r>
            <w:r w:rsidR="00902A0A">
              <w:rPr>
                <w:webHidden/>
              </w:rPr>
            </w:r>
            <w:r w:rsidR="00902A0A">
              <w:rPr>
                <w:webHidden/>
              </w:rPr>
              <w:fldChar w:fldCharType="separate"/>
            </w:r>
            <w:r w:rsidR="004179D2">
              <w:rPr>
                <w:webHidden/>
              </w:rPr>
              <w:t>60</w:t>
            </w:r>
            <w:r w:rsidR="00902A0A">
              <w:rPr>
                <w:webHidden/>
              </w:rPr>
              <w:fldChar w:fldCharType="end"/>
            </w:r>
          </w:hyperlink>
        </w:p>
        <w:p w14:paraId="7A594F71" w14:textId="7E962C79" w:rsidR="00902A0A" w:rsidRDefault="00220B96" w:rsidP="00902A0A">
          <w:pPr>
            <w:pStyle w:val="TOC1"/>
            <w:rPr>
              <w:rFonts w:eastAsiaTheme="minorEastAsia"/>
              <w:sz w:val="22"/>
              <w:szCs w:val="22"/>
            </w:rPr>
          </w:pPr>
          <w:hyperlink w:anchor="_Toc61885857" w:history="1">
            <w:r w:rsidR="00902A0A" w:rsidRPr="000A769D">
              <w:rPr>
                <w:rStyle w:val="Hyperlink"/>
              </w:rPr>
              <w:t>List of Abbreviations</w:t>
            </w:r>
            <w:r w:rsidR="00902A0A">
              <w:rPr>
                <w:webHidden/>
              </w:rPr>
              <w:tab/>
            </w:r>
            <w:r w:rsidR="00902A0A">
              <w:rPr>
                <w:webHidden/>
              </w:rPr>
              <w:fldChar w:fldCharType="begin"/>
            </w:r>
            <w:r w:rsidR="00902A0A">
              <w:rPr>
                <w:webHidden/>
              </w:rPr>
              <w:instrText xml:space="preserve"> PAGEREF _Toc61885857 \h </w:instrText>
            </w:r>
            <w:r w:rsidR="00902A0A">
              <w:rPr>
                <w:webHidden/>
              </w:rPr>
            </w:r>
            <w:r w:rsidR="00902A0A">
              <w:rPr>
                <w:webHidden/>
              </w:rPr>
              <w:fldChar w:fldCharType="separate"/>
            </w:r>
            <w:r w:rsidR="004179D2">
              <w:rPr>
                <w:webHidden/>
              </w:rPr>
              <w:t>60</w:t>
            </w:r>
            <w:r w:rsidR="00902A0A">
              <w:rPr>
                <w:webHidden/>
              </w:rPr>
              <w:fldChar w:fldCharType="end"/>
            </w:r>
          </w:hyperlink>
        </w:p>
        <w:p w14:paraId="4F499896" w14:textId="28071CEC" w:rsidR="00902A0A" w:rsidRDefault="00220B96" w:rsidP="00902A0A">
          <w:pPr>
            <w:pStyle w:val="TOC1"/>
            <w:rPr>
              <w:rFonts w:eastAsiaTheme="minorEastAsia"/>
              <w:sz w:val="22"/>
              <w:szCs w:val="22"/>
            </w:rPr>
          </w:pPr>
          <w:hyperlink w:anchor="_Toc61885858" w:history="1">
            <w:r w:rsidR="00902A0A" w:rsidRPr="000A769D">
              <w:rPr>
                <w:rStyle w:val="Hyperlink"/>
              </w:rPr>
              <w:t>1. Background</w:t>
            </w:r>
            <w:r w:rsidR="00902A0A">
              <w:rPr>
                <w:webHidden/>
              </w:rPr>
              <w:tab/>
            </w:r>
            <w:r w:rsidR="00902A0A">
              <w:rPr>
                <w:webHidden/>
              </w:rPr>
              <w:fldChar w:fldCharType="begin"/>
            </w:r>
            <w:r w:rsidR="00902A0A">
              <w:rPr>
                <w:webHidden/>
              </w:rPr>
              <w:instrText xml:space="preserve"> PAGEREF _Toc61885858 \h </w:instrText>
            </w:r>
            <w:r w:rsidR="00902A0A">
              <w:rPr>
                <w:webHidden/>
              </w:rPr>
            </w:r>
            <w:r w:rsidR="00902A0A">
              <w:rPr>
                <w:webHidden/>
              </w:rPr>
              <w:fldChar w:fldCharType="separate"/>
            </w:r>
            <w:r w:rsidR="004179D2">
              <w:rPr>
                <w:webHidden/>
              </w:rPr>
              <w:t>61</w:t>
            </w:r>
            <w:r w:rsidR="00902A0A">
              <w:rPr>
                <w:webHidden/>
              </w:rPr>
              <w:fldChar w:fldCharType="end"/>
            </w:r>
          </w:hyperlink>
        </w:p>
        <w:p w14:paraId="556F9A1E" w14:textId="2FE4ABB2" w:rsidR="00902A0A" w:rsidRDefault="00220B96" w:rsidP="00902A0A">
          <w:pPr>
            <w:pStyle w:val="TOC2"/>
            <w:tabs>
              <w:tab w:val="right" w:leader="dot" w:pos="9350"/>
            </w:tabs>
            <w:rPr>
              <w:rFonts w:eastAsiaTheme="minorEastAsia"/>
              <w:sz w:val="22"/>
              <w:szCs w:val="22"/>
            </w:rPr>
          </w:pPr>
          <w:hyperlink w:anchor="_Toc61885859" w:history="1">
            <w:r w:rsidR="00902A0A" w:rsidRPr="000A769D">
              <w:rPr>
                <w:rStyle w:val="Hyperlink"/>
              </w:rPr>
              <w:t>1.1 The need for Customer Churn Analysis</w:t>
            </w:r>
            <w:r w:rsidR="00902A0A">
              <w:rPr>
                <w:webHidden/>
              </w:rPr>
              <w:tab/>
            </w:r>
            <w:r w:rsidR="00902A0A">
              <w:rPr>
                <w:webHidden/>
              </w:rPr>
              <w:fldChar w:fldCharType="begin"/>
            </w:r>
            <w:r w:rsidR="00902A0A">
              <w:rPr>
                <w:webHidden/>
              </w:rPr>
              <w:instrText xml:space="preserve"> PAGEREF _Toc61885859 \h </w:instrText>
            </w:r>
            <w:r w:rsidR="00902A0A">
              <w:rPr>
                <w:webHidden/>
              </w:rPr>
            </w:r>
            <w:r w:rsidR="00902A0A">
              <w:rPr>
                <w:webHidden/>
              </w:rPr>
              <w:fldChar w:fldCharType="separate"/>
            </w:r>
            <w:r w:rsidR="004179D2">
              <w:rPr>
                <w:webHidden/>
              </w:rPr>
              <w:t>9</w:t>
            </w:r>
            <w:r w:rsidR="00902A0A">
              <w:rPr>
                <w:webHidden/>
              </w:rPr>
              <w:fldChar w:fldCharType="end"/>
            </w:r>
          </w:hyperlink>
        </w:p>
        <w:p w14:paraId="357852C1" w14:textId="555797FF" w:rsidR="00902A0A" w:rsidRDefault="00220B96" w:rsidP="00902A0A">
          <w:pPr>
            <w:pStyle w:val="TOC2"/>
            <w:tabs>
              <w:tab w:val="right" w:leader="dot" w:pos="9350"/>
            </w:tabs>
            <w:rPr>
              <w:rFonts w:eastAsiaTheme="minorEastAsia"/>
              <w:sz w:val="22"/>
              <w:szCs w:val="22"/>
            </w:rPr>
          </w:pPr>
          <w:hyperlink w:anchor="_Toc61885860" w:history="1">
            <w:r w:rsidR="00902A0A" w:rsidRPr="000A769D">
              <w:rPr>
                <w:rStyle w:val="Hyperlink"/>
              </w:rPr>
              <w:t>1.2 Flagging customers and retention policies</w:t>
            </w:r>
            <w:r w:rsidR="00902A0A">
              <w:rPr>
                <w:webHidden/>
              </w:rPr>
              <w:tab/>
            </w:r>
            <w:r w:rsidR="00902A0A">
              <w:rPr>
                <w:webHidden/>
              </w:rPr>
              <w:fldChar w:fldCharType="begin"/>
            </w:r>
            <w:r w:rsidR="00902A0A">
              <w:rPr>
                <w:webHidden/>
              </w:rPr>
              <w:instrText xml:space="preserve"> PAGEREF _Toc61885860 \h </w:instrText>
            </w:r>
            <w:r w:rsidR="00902A0A">
              <w:rPr>
                <w:webHidden/>
              </w:rPr>
            </w:r>
            <w:r w:rsidR="00902A0A">
              <w:rPr>
                <w:webHidden/>
              </w:rPr>
              <w:fldChar w:fldCharType="separate"/>
            </w:r>
            <w:r w:rsidR="004179D2">
              <w:rPr>
                <w:webHidden/>
              </w:rPr>
              <w:t>10</w:t>
            </w:r>
            <w:r w:rsidR="00902A0A">
              <w:rPr>
                <w:webHidden/>
              </w:rPr>
              <w:fldChar w:fldCharType="end"/>
            </w:r>
          </w:hyperlink>
        </w:p>
        <w:p w14:paraId="640B987E" w14:textId="66077C18" w:rsidR="00902A0A" w:rsidRDefault="00220B96" w:rsidP="00902A0A">
          <w:pPr>
            <w:pStyle w:val="TOC1"/>
            <w:rPr>
              <w:rFonts w:eastAsiaTheme="minorEastAsia"/>
              <w:sz w:val="22"/>
              <w:szCs w:val="22"/>
            </w:rPr>
          </w:pPr>
          <w:hyperlink w:anchor="_Toc61885861" w:history="1">
            <w:r w:rsidR="00902A0A" w:rsidRPr="000A769D">
              <w:rPr>
                <w:rStyle w:val="Hyperlink"/>
              </w:rPr>
              <w:t>2. Problem Statement</w:t>
            </w:r>
            <w:r w:rsidR="00902A0A">
              <w:rPr>
                <w:webHidden/>
              </w:rPr>
              <w:tab/>
            </w:r>
            <w:r w:rsidR="00902A0A">
              <w:rPr>
                <w:webHidden/>
              </w:rPr>
              <w:fldChar w:fldCharType="begin"/>
            </w:r>
            <w:r w:rsidR="00902A0A">
              <w:rPr>
                <w:webHidden/>
              </w:rPr>
              <w:instrText xml:space="preserve"> PAGEREF _Toc61885861 \h </w:instrText>
            </w:r>
            <w:r w:rsidR="00902A0A">
              <w:rPr>
                <w:webHidden/>
              </w:rPr>
            </w:r>
            <w:r w:rsidR="00902A0A">
              <w:rPr>
                <w:webHidden/>
              </w:rPr>
              <w:fldChar w:fldCharType="separate"/>
            </w:r>
            <w:r w:rsidR="004179D2">
              <w:rPr>
                <w:webHidden/>
              </w:rPr>
              <w:t>63</w:t>
            </w:r>
            <w:r w:rsidR="00902A0A">
              <w:rPr>
                <w:webHidden/>
              </w:rPr>
              <w:fldChar w:fldCharType="end"/>
            </w:r>
          </w:hyperlink>
        </w:p>
        <w:p w14:paraId="2BE60692" w14:textId="0AB5A01F" w:rsidR="00902A0A" w:rsidRDefault="00220B96" w:rsidP="00902A0A">
          <w:pPr>
            <w:pStyle w:val="TOC1"/>
            <w:rPr>
              <w:rFonts w:eastAsiaTheme="minorEastAsia"/>
              <w:sz w:val="22"/>
              <w:szCs w:val="22"/>
            </w:rPr>
          </w:pPr>
          <w:hyperlink w:anchor="_Toc61885862" w:history="1">
            <w:r w:rsidR="00902A0A" w:rsidRPr="000A769D">
              <w:rPr>
                <w:rStyle w:val="Hyperlink"/>
              </w:rPr>
              <w:t>3. Related Works</w:t>
            </w:r>
            <w:r w:rsidR="00902A0A">
              <w:rPr>
                <w:webHidden/>
              </w:rPr>
              <w:tab/>
            </w:r>
            <w:r w:rsidR="00902A0A">
              <w:rPr>
                <w:webHidden/>
              </w:rPr>
              <w:fldChar w:fldCharType="begin"/>
            </w:r>
            <w:r w:rsidR="00902A0A">
              <w:rPr>
                <w:webHidden/>
              </w:rPr>
              <w:instrText xml:space="preserve"> PAGEREF _Toc61885862 \h </w:instrText>
            </w:r>
            <w:r w:rsidR="00902A0A">
              <w:rPr>
                <w:webHidden/>
              </w:rPr>
            </w:r>
            <w:r w:rsidR="00902A0A">
              <w:rPr>
                <w:webHidden/>
              </w:rPr>
              <w:fldChar w:fldCharType="separate"/>
            </w:r>
            <w:r w:rsidR="004179D2">
              <w:rPr>
                <w:webHidden/>
              </w:rPr>
              <w:t>63</w:t>
            </w:r>
            <w:r w:rsidR="00902A0A">
              <w:rPr>
                <w:webHidden/>
              </w:rPr>
              <w:fldChar w:fldCharType="end"/>
            </w:r>
          </w:hyperlink>
        </w:p>
        <w:p w14:paraId="3296DEFD" w14:textId="624F4732" w:rsidR="00902A0A" w:rsidRDefault="00220B96" w:rsidP="00902A0A">
          <w:pPr>
            <w:pStyle w:val="TOC2"/>
            <w:tabs>
              <w:tab w:val="right" w:leader="dot" w:pos="9350"/>
            </w:tabs>
            <w:rPr>
              <w:rFonts w:eastAsiaTheme="minorEastAsia"/>
              <w:sz w:val="22"/>
              <w:szCs w:val="22"/>
            </w:rPr>
          </w:pPr>
          <w:hyperlink w:anchor="_Toc61885863" w:history="1">
            <w:r w:rsidR="00902A0A" w:rsidRPr="000A769D">
              <w:rPr>
                <w:rStyle w:val="Hyperlink"/>
              </w:rPr>
              <w:t>3.1 Sampling, balancing techniques and pre-processing</w:t>
            </w:r>
            <w:r w:rsidR="00902A0A">
              <w:rPr>
                <w:webHidden/>
              </w:rPr>
              <w:tab/>
            </w:r>
            <w:r w:rsidR="00902A0A">
              <w:rPr>
                <w:webHidden/>
              </w:rPr>
              <w:fldChar w:fldCharType="begin"/>
            </w:r>
            <w:r w:rsidR="00902A0A">
              <w:rPr>
                <w:webHidden/>
              </w:rPr>
              <w:instrText xml:space="preserve"> PAGEREF _Toc61885863 \h </w:instrText>
            </w:r>
            <w:r w:rsidR="00902A0A">
              <w:rPr>
                <w:webHidden/>
              </w:rPr>
            </w:r>
            <w:r w:rsidR="00902A0A">
              <w:rPr>
                <w:webHidden/>
              </w:rPr>
              <w:fldChar w:fldCharType="separate"/>
            </w:r>
            <w:r w:rsidR="004179D2">
              <w:rPr>
                <w:webHidden/>
              </w:rPr>
              <w:t>63</w:t>
            </w:r>
            <w:r w:rsidR="00902A0A">
              <w:rPr>
                <w:webHidden/>
              </w:rPr>
              <w:fldChar w:fldCharType="end"/>
            </w:r>
          </w:hyperlink>
        </w:p>
        <w:p w14:paraId="60F5627B" w14:textId="2741AE01" w:rsidR="00902A0A" w:rsidRDefault="00220B96" w:rsidP="00902A0A">
          <w:pPr>
            <w:pStyle w:val="TOC2"/>
            <w:tabs>
              <w:tab w:val="right" w:leader="dot" w:pos="9350"/>
            </w:tabs>
            <w:rPr>
              <w:rFonts w:eastAsiaTheme="minorEastAsia"/>
              <w:sz w:val="22"/>
              <w:szCs w:val="22"/>
            </w:rPr>
          </w:pPr>
          <w:hyperlink w:anchor="_Toc61885864" w:history="1">
            <w:r w:rsidR="00902A0A" w:rsidRPr="000A769D">
              <w:rPr>
                <w:rStyle w:val="Hyperlink"/>
              </w:rPr>
              <w:t>3.2 Feature engineering and selection of attributes</w:t>
            </w:r>
            <w:r w:rsidR="00902A0A">
              <w:rPr>
                <w:webHidden/>
              </w:rPr>
              <w:tab/>
            </w:r>
            <w:r w:rsidR="00902A0A">
              <w:rPr>
                <w:webHidden/>
              </w:rPr>
              <w:fldChar w:fldCharType="begin"/>
            </w:r>
            <w:r w:rsidR="00902A0A">
              <w:rPr>
                <w:webHidden/>
              </w:rPr>
              <w:instrText xml:space="preserve"> PAGEREF _Toc61885864 \h </w:instrText>
            </w:r>
            <w:r w:rsidR="00902A0A">
              <w:rPr>
                <w:webHidden/>
              </w:rPr>
            </w:r>
            <w:r w:rsidR="00902A0A">
              <w:rPr>
                <w:webHidden/>
              </w:rPr>
              <w:fldChar w:fldCharType="separate"/>
            </w:r>
            <w:r w:rsidR="004179D2">
              <w:rPr>
                <w:webHidden/>
              </w:rPr>
              <w:t>64</w:t>
            </w:r>
            <w:r w:rsidR="00902A0A">
              <w:rPr>
                <w:webHidden/>
              </w:rPr>
              <w:fldChar w:fldCharType="end"/>
            </w:r>
          </w:hyperlink>
        </w:p>
        <w:p w14:paraId="40CFE8F7" w14:textId="79D3343D" w:rsidR="00902A0A" w:rsidRDefault="00220B96" w:rsidP="00902A0A">
          <w:pPr>
            <w:pStyle w:val="TOC2"/>
            <w:tabs>
              <w:tab w:val="right" w:leader="dot" w:pos="9350"/>
            </w:tabs>
            <w:rPr>
              <w:rFonts w:eastAsiaTheme="minorEastAsia"/>
              <w:sz w:val="22"/>
              <w:szCs w:val="22"/>
            </w:rPr>
          </w:pPr>
          <w:hyperlink w:anchor="_Toc61885865" w:history="1">
            <w:r w:rsidR="00902A0A" w:rsidRPr="000A769D">
              <w:rPr>
                <w:rStyle w:val="Hyperlink"/>
              </w:rPr>
              <w:t>3.3 Ensemble methods</w:t>
            </w:r>
            <w:r w:rsidR="00902A0A">
              <w:rPr>
                <w:webHidden/>
              </w:rPr>
              <w:tab/>
            </w:r>
            <w:r w:rsidR="00902A0A">
              <w:rPr>
                <w:webHidden/>
              </w:rPr>
              <w:fldChar w:fldCharType="begin"/>
            </w:r>
            <w:r w:rsidR="00902A0A">
              <w:rPr>
                <w:webHidden/>
              </w:rPr>
              <w:instrText xml:space="preserve"> PAGEREF _Toc61885865 \h </w:instrText>
            </w:r>
            <w:r w:rsidR="00902A0A">
              <w:rPr>
                <w:webHidden/>
              </w:rPr>
            </w:r>
            <w:r w:rsidR="00902A0A">
              <w:rPr>
                <w:webHidden/>
              </w:rPr>
              <w:fldChar w:fldCharType="separate"/>
            </w:r>
            <w:r w:rsidR="004179D2">
              <w:rPr>
                <w:webHidden/>
              </w:rPr>
              <w:t>64</w:t>
            </w:r>
            <w:r w:rsidR="00902A0A">
              <w:rPr>
                <w:webHidden/>
              </w:rPr>
              <w:fldChar w:fldCharType="end"/>
            </w:r>
          </w:hyperlink>
        </w:p>
        <w:p w14:paraId="0329353C" w14:textId="1B203042" w:rsidR="00902A0A" w:rsidRDefault="00220B96" w:rsidP="00902A0A">
          <w:pPr>
            <w:pStyle w:val="TOC2"/>
            <w:tabs>
              <w:tab w:val="right" w:leader="dot" w:pos="9350"/>
            </w:tabs>
            <w:rPr>
              <w:rFonts w:eastAsiaTheme="minorEastAsia"/>
              <w:sz w:val="22"/>
              <w:szCs w:val="22"/>
            </w:rPr>
          </w:pPr>
          <w:hyperlink w:anchor="_Toc61885866" w:history="1">
            <w:r w:rsidR="00902A0A" w:rsidRPr="000A769D">
              <w:rPr>
                <w:rStyle w:val="Hyperlink"/>
              </w:rPr>
              <w:t>3.4 Machine learning techniques</w:t>
            </w:r>
            <w:r w:rsidR="00902A0A">
              <w:rPr>
                <w:webHidden/>
              </w:rPr>
              <w:tab/>
            </w:r>
            <w:r w:rsidR="00902A0A">
              <w:rPr>
                <w:webHidden/>
              </w:rPr>
              <w:fldChar w:fldCharType="begin"/>
            </w:r>
            <w:r w:rsidR="00902A0A">
              <w:rPr>
                <w:webHidden/>
              </w:rPr>
              <w:instrText xml:space="preserve"> PAGEREF _Toc61885866 \h </w:instrText>
            </w:r>
            <w:r w:rsidR="00902A0A">
              <w:rPr>
                <w:webHidden/>
              </w:rPr>
            </w:r>
            <w:r w:rsidR="00902A0A">
              <w:rPr>
                <w:webHidden/>
              </w:rPr>
              <w:fldChar w:fldCharType="separate"/>
            </w:r>
            <w:r w:rsidR="004179D2">
              <w:rPr>
                <w:webHidden/>
              </w:rPr>
              <w:t>65</w:t>
            </w:r>
            <w:r w:rsidR="00902A0A">
              <w:rPr>
                <w:webHidden/>
              </w:rPr>
              <w:fldChar w:fldCharType="end"/>
            </w:r>
          </w:hyperlink>
        </w:p>
        <w:p w14:paraId="5EEBE8AE" w14:textId="30CB2CC4" w:rsidR="00902A0A" w:rsidRDefault="00220B96" w:rsidP="00902A0A">
          <w:pPr>
            <w:pStyle w:val="TOC1"/>
            <w:rPr>
              <w:rFonts w:eastAsiaTheme="minorEastAsia"/>
              <w:sz w:val="22"/>
              <w:szCs w:val="22"/>
            </w:rPr>
          </w:pPr>
          <w:hyperlink w:anchor="_Toc61885867" w:history="1">
            <w:r w:rsidR="00902A0A" w:rsidRPr="000A769D">
              <w:rPr>
                <w:rStyle w:val="Hyperlink"/>
              </w:rPr>
              <w:t>4. Research Questions</w:t>
            </w:r>
            <w:r w:rsidR="00902A0A">
              <w:rPr>
                <w:webHidden/>
              </w:rPr>
              <w:tab/>
            </w:r>
            <w:r w:rsidR="00902A0A">
              <w:rPr>
                <w:webHidden/>
              </w:rPr>
              <w:fldChar w:fldCharType="begin"/>
            </w:r>
            <w:r w:rsidR="00902A0A">
              <w:rPr>
                <w:webHidden/>
              </w:rPr>
              <w:instrText xml:space="preserve"> PAGEREF _Toc61885867 \h </w:instrText>
            </w:r>
            <w:r w:rsidR="00902A0A">
              <w:rPr>
                <w:webHidden/>
              </w:rPr>
            </w:r>
            <w:r w:rsidR="00902A0A">
              <w:rPr>
                <w:webHidden/>
              </w:rPr>
              <w:fldChar w:fldCharType="separate"/>
            </w:r>
            <w:r w:rsidR="004179D2">
              <w:rPr>
                <w:webHidden/>
              </w:rPr>
              <w:t>66</w:t>
            </w:r>
            <w:r w:rsidR="00902A0A">
              <w:rPr>
                <w:webHidden/>
              </w:rPr>
              <w:fldChar w:fldCharType="end"/>
            </w:r>
          </w:hyperlink>
        </w:p>
        <w:p w14:paraId="1B4A49A9" w14:textId="5D813F56" w:rsidR="00902A0A" w:rsidRDefault="00220B96" w:rsidP="00902A0A">
          <w:pPr>
            <w:pStyle w:val="TOC1"/>
            <w:rPr>
              <w:rFonts w:eastAsiaTheme="minorEastAsia"/>
              <w:sz w:val="22"/>
              <w:szCs w:val="22"/>
            </w:rPr>
          </w:pPr>
          <w:hyperlink w:anchor="_Toc61885868" w:history="1">
            <w:r w:rsidR="00902A0A" w:rsidRPr="000A769D">
              <w:rPr>
                <w:rStyle w:val="Hyperlink"/>
              </w:rPr>
              <w:t>5. Aim and Objectives</w:t>
            </w:r>
            <w:r w:rsidR="00902A0A">
              <w:rPr>
                <w:webHidden/>
              </w:rPr>
              <w:tab/>
            </w:r>
            <w:r w:rsidR="00902A0A">
              <w:rPr>
                <w:webHidden/>
              </w:rPr>
              <w:fldChar w:fldCharType="begin"/>
            </w:r>
            <w:r w:rsidR="00902A0A">
              <w:rPr>
                <w:webHidden/>
              </w:rPr>
              <w:instrText xml:space="preserve"> PAGEREF _Toc61885868 \h </w:instrText>
            </w:r>
            <w:r w:rsidR="00902A0A">
              <w:rPr>
                <w:webHidden/>
              </w:rPr>
            </w:r>
            <w:r w:rsidR="00902A0A">
              <w:rPr>
                <w:webHidden/>
              </w:rPr>
              <w:fldChar w:fldCharType="separate"/>
            </w:r>
            <w:r w:rsidR="004179D2">
              <w:rPr>
                <w:webHidden/>
              </w:rPr>
              <w:t>67</w:t>
            </w:r>
            <w:r w:rsidR="00902A0A">
              <w:rPr>
                <w:webHidden/>
              </w:rPr>
              <w:fldChar w:fldCharType="end"/>
            </w:r>
          </w:hyperlink>
        </w:p>
        <w:p w14:paraId="0BF898D6" w14:textId="1D161010" w:rsidR="00902A0A" w:rsidRDefault="00220B96" w:rsidP="00902A0A">
          <w:pPr>
            <w:pStyle w:val="TOC1"/>
            <w:rPr>
              <w:rFonts w:eastAsiaTheme="minorEastAsia"/>
              <w:sz w:val="22"/>
              <w:szCs w:val="22"/>
            </w:rPr>
          </w:pPr>
          <w:hyperlink w:anchor="_Toc61885869" w:history="1">
            <w:r w:rsidR="00902A0A" w:rsidRPr="000A769D">
              <w:rPr>
                <w:rStyle w:val="Hyperlink"/>
              </w:rPr>
              <w:t>6. Significance of the research</w:t>
            </w:r>
            <w:r w:rsidR="00902A0A">
              <w:rPr>
                <w:webHidden/>
              </w:rPr>
              <w:tab/>
            </w:r>
            <w:r w:rsidR="00902A0A">
              <w:rPr>
                <w:webHidden/>
              </w:rPr>
              <w:fldChar w:fldCharType="begin"/>
            </w:r>
            <w:r w:rsidR="00902A0A">
              <w:rPr>
                <w:webHidden/>
              </w:rPr>
              <w:instrText xml:space="preserve"> PAGEREF _Toc61885869 \h </w:instrText>
            </w:r>
            <w:r w:rsidR="00902A0A">
              <w:rPr>
                <w:webHidden/>
              </w:rPr>
            </w:r>
            <w:r w:rsidR="00902A0A">
              <w:rPr>
                <w:webHidden/>
              </w:rPr>
              <w:fldChar w:fldCharType="separate"/>
            </w:r>
            <w:r w:rsidR="004179D2">
              <w:rPr>
                <w:webHidden/>
              </w:rPr>
              <w:t>67</w:t>
            </w:r>
            <w:r w:rsidR="00902A0A">
              <w:rPr>
                <w:webHidden/>
              </w:rPr>
              <w:fldChar w:fldCharType="end"/>
            </w:r>
          </w:hyperlink>
        </w:p>
        <w:p w14:paraId="5B0C054F" w14:textId="3D444F5E" w:rsidR="00902A0A" w:rsidRDefault="00220B96" w:rsidP="00902A0A">
          <w:pPr>
            <w:pStyle w:val="TOC1"/>
            <w:rPr>
              <w:rFonts w:eastAsiaTheme="minorEastAsia"/>
              <w:sz w:val="22"/>
              <w:szCs w:val="22"/>
            </w:rPr>
          </w:pPr>
          <w:hyperlink w:anchor="_Toc61885870" w:history="1">
            <w:r w:rsidR="00902A0A" w:rsidRPr="000A769D">
              <w:rPr>
                <w:rStyle w:val="Hyperlink"/>
              </w:rPr>
              <w:t>7. Scope of the study</w:t>
            </w:r>
            <w:r w:rsidR="00902A0A">
              <w:rPr>
                <w:webHidden/>
              </w:rPr>
              <w:tab/>
            </w:r>
            <w:r w:rsidR="00902A0A">
              <w:rPr>
                <w:webHidden/>
              </w:rPr>
              <w:fldChar w:fldCharType="begin"/>
            </w:r>
            <w:r w:rsidR="00902A0A">
              <w:rPr>
                <w:webHidden/>
              </w:rPr>
              <w:instrText xml:space="preserve"> PAGEREF _Toc61885870 \h </w:instrText>
            </w:r>
            <w:r w:rsidR="00902A0A">
              <w:rPr>
                <w:webHidden/>
              </w:rPr>
            </w:r>
            <w:r w:rsidR="00902A0A">
              <w:rPr>
                <w:webHidden/>
              </w:rPr>
              <w:fldChar w:fldCharType="separate"/>
            </w:r>
            <w:r w:rsidR="004179D2">
              <w:rPr>
                <w:webHidden/>
              </w:rPr>
              <w:t>68</w:t>
            </w:r>
            <w:r w:rsidR="00902A0A">
              <w:rPr>
                <w:webHidden/>
              </w:rPr>
              <w:fldChar w:fldCharType="end"/>
            </w:r>
          </w:hyperlink>
        </w:p>
        <w:p w14:paraId="7734910C" w14:textId="6A7F3734" w:rsidR="00902A0A" w:rsidRDefault="00220B96" w:rsidP="00902A0A">
          <w:pPr>
            <w:pStyle w:val="TOC1"/>
            <w:rPr>
              <w:rFonts w:eastAsiaTheme="minorEastAsia"/>
              <w:sz w:val="22"/>
              <w:szCs w:val="22"/>
            </w:rPr>
          </w:pPr>
          <w:hyperlink w:anchor="_Toc61885871" w:history="1">
            <w:r w:rsidR="00902A0A" w:rsidRPr="000A769D">
              <w:rPr>
                <w:rStyle w:val="Hyperlink"/>
              </w:rPr>
              <w:t>8. Research Methodology</w:t>
            </w:r>
            <w:r w:rsidR="00902A0A">
              <w:rPr>
                <w:webHidden/>
              </w:rPr>
              <w:tab/>
            </w:r>
            <w:r w:rsidR="00902A0A">
              <w:rPr>
                <w:webHidden/>
              </w:rPr>
              <w:fldChar w:fldCharType="begin"/>
            </w:r>
            <w:r w:rsidR="00902A0A">
              <w:rPr>
                <w:webHidden/>
              </w:rPr>
              <w:instrText xml:space="preserve"> PAGEREF _Toc61885871 \h </w:instrText>
            </w:r>
            <w:r w:rsidR="00902A0A">
              <w:rPr>
                <w:webHidden/>
              </w:rPr>
            </w:r>
            <w:r w:rsidR="00902A0A">
              <w:rPr>
                <w:webHidden/>
              </w:rPr>
              <w:fldChar w:fldCharType="separate"/>
            </w:r>
            <w:r w:rsidR="004179D2">
              <w:rPr>
                <w:webHidden/>
              </w:rPr>
              <w:t>69</w:t>
            </w:r>
            <w:r w:rsidR="00902A0A">
              <w:rPr>
                <w:webHidden/>
              </w:rPr>
              <w:fldChar w:fldCharType="end"/>
            </w:r>
          </w:hyperlink>
        </w:p>
        <w:p w14:paraId="36AD6209" w14:textId="19C4A94A" w:rsidR="00902A0A" w:rsidRDefault="00220B96" w:rsidP="00902A0A">
          <w:pPr>
            <w:pStyle w:val="TOC2"/>
            <w:tabs>
              <w:tab w:val="right" w:leader="dot" w:pos="9350"/>
            </w:tabs>
            <w:rPr>
              <w:rFonts w:eastAsiaTheme="minorEastAsia"/>
              <w:sz w:val="22"/>
              <w:szCs w:val="22"/>
            </w:rPr>
          </w:pPr>
          <w:hyperlink w:anchor="_Toc61885872" w:history="1">
            <w:r w:rsidR="00902A0A" w:rsidRPr="000A769D">
              <w:rPr>
                <w:rStyle w:val="Hyperlink"/>
              </w:rPr>
              <w:t>8.1 Business Understanding</w:t>
            </w:r>
            <w:r w:rsidR="00902A0A">
              <w:rPr>
                <w:webHidden/>
              </w:rPr>
              <w:tab/>
            </w:r>
            <w:r w:rsidR="00902A0A">
              <w:rPr>
                <w:webHidden/>
              </w:rPr>
              <w:fldChar w:fldCharType="begin"/>
            </w:r>
            <w:r w:rsidR="00902A0A">
              <w:rPr>
                <w:webHidden/>
              </w:rPr>
              <w:instrText xml:space="preserve"> PAGEREF _Toc61885872 \h </w:instrText>
            </w:r>
            <w:r w:rsidR="00902A0A">
              <w:rPr>
                <w:webHidden/>
              </w:rPr>
            </w:r>
            <w:r w:rsidR="00902A0A">
              <w:rPr>
                <w:webHidden/>
              </w:rPr>
              <w:fldChar w:fldCharType="separate"/>
            </w:r>
            <w:r w:rsidR="004179D2">
              <w:rPr>
                <w:webHidden/>
              </w:rPr>
              <w:t>69</w:t>
            </w:r>
            <w:r w:rsidR="00902A0A">
              <w:rPr>
                <w:webHidden/>
              </w:rPr>
              <w:fldChar w:fldCharType="end"/>
            </w:r>
          </w:hyperlink>
        </w:p>
        <w:p w14:paraId="3496C3AB" w14:textId="7F94FAD2" w:rsidR="00902A0A" w:rsidRDefault="00220B96" w:rsidP="00902A0A">
          <w:pPr>
            <w:pStyle w:val="TOC2"/>
            <w:tabs>
              <w:tab w:val="right" w:leader="dot" w:pos="9350"/>
            </w:tabs>
            <w:rPr>
              <w:rFonts w:eastAsiaTheme="minorEastAsia"/>
              <w:sz w:val="22"/>
              <w:szCs w:val="22"/>
            </w:rPr>
          </w:pPr>
          <w:hyperlink w:anchor="_Toc61885873" w:history="1">
            <w:r w:rsidR="00902A0A" w:rsidRPr="000A769D">
              <w:rPr>
                <w:rStyle w:val="Hyperlink"/>
              </w:rPr>
              <w:t>8.2 Data Understanding</w:t>
            </w:r>
            <w:r w:rsidR="00902A0A">
              <w:rPr>
                <w:webHidden/>
              </w:rPr>
              <w:tab/>
            </w:r>
            <w:r w:rsidR="00902A0A">
              <w:rPr>
                <w:webHidden/>
              </w:rPr>
              <w:fldChar w:fldCharType="begin"/>
            </w:r>
            <w:r w:rsidR="00902A0A">
              <w:rPr>
                <w:webHidden/>
              </w:rPr>
              <w:instrText xml:space="preserve"> PAGEREF _Toc61885873 \h </w:instrText>
            </w:r>
            <w:r w:rsidR="00902A0A">
              <w:rPr>
                <w:webHidden/>
              </w:rPr>
            </w:r>
            <w:r w:rsidR="00902A0A">
              <w:rPr>
                <w:webHidden/>
              </w:rPr>
              <w:fldChar w:fldCharType="separate"/>
            </w:r>
            <w:r w:rsidR="004179D2">
              <w:rPr>
                <w:webHidden/>
              </w:rPr>
              <w:t>69</w:t>
            </w:r>
            <w:r w:rsidR="00902A0A">
              <w:rPr>
                <w:webHidden/>
              </w:rPr>
              <w:fldChar w:fldCharType="end"/>
            </w:r>
          </w:hyperlink>
        </w:p>
        <w:p w14:paraId="16DD4D24" w14:textId="4287B6C2" w:rsidR="00902A0A" w:rsidRDefault="00220B96" w:rsidP="00902A0A">
          <w:pPr>
            <w:pStyle w:val="TOC2"/>
            <w:tabs>
              <w:tab w:val="right" w:leader="dot" w:pos="9350"/>
            </w:tabs>
            <w:rPr>
              <w:rFonts w:eastAsiaTheme="minorEastAsia"/>
              <w:sz w:val="22"/>
              <w:szCs w:val="22"/>
            </w:rPr>
          </w:pPr>
          <w:hyperlink w:anchor="_Toc61885874" w:history="1">
            <w:r w:rsidR="00902A0A" w:rsidRPr="000A769D">
              <w:rPr>
                <w:rStyle w:val="Hyperlink"/>
              </w:rPr>
              <w:t>8.3 Data Preparation</w:t>
            </w:r>
            <w:r w:rsidR="00902A0A">
              <w:rPr>
                <w:webHidden/>
              </w:rPr>
              <w:tab/>
            </w:r>
            <w:r w:rsidR="00902A0A">
              <w:rPr>
                <w:webHidden/>
              </w:rPr>
              <w:fldChar w:fldCharType="begin"/>
            </w:r>
            <w:r w:rsidR="00902A0A">
              <w:rPr>
                <w:webHidden/>
              </w:rPr>
              <w:instrText xml:space="preserve"> PAGEREF _Toc61885874 \h </w:instrText>
            </w:r>
            <w:r w:rsidR="00902A0A">
              <w:rPr>
                <w:webHidden/>
              </w:rPr>
            </w:r>
            <w:r w:rsidR="00902A0A">
              <w:rPr>
                <w:webHidden/>
              </w:rPr>
              <w:fldChar w:fldCharType="separate"/>
            </w:r>
            <w:r w:rsidR="004179D2">
              <w:rPr>
                <w:webHidden/>
              </w:rPr>
              <w:t>70</w:t>
            </w:r>
            <w:r w:rsidR="00902A0A">
              <w:rPr>
                <w:webHidden/>
              </w:rPr>
              <w:fldChar w:fldCharType="end"/>
            </w:r>
          </w:hyperlink>
        </w:p>
        <w:p w14:paraId="42E525A3" w14:textId="6C1C2204" w:rsidR="00902A0A" w:rsidRDefault="00220B96" w:rsidP="00902A0A">
          <w:pPr>
            <w:pStyle w:val="TOC3"/>
            <w:tabs>
              <w:tab w:val="right" w:leader="dot" w:pos="9350"/>
            </w:tabs>
            <w:rPr>
              <w:rFonts w:eastAsiaTheme="minorEastAsia"/>
              <w:sz w:val="22"/>
              <w:szCs w:val="22"/>
            </w:rPr>
          </w:pPr>
          <w:hyperlink w:anchor="_Toc61885875" w:history="1">
            <w:r w:rsidR="00902A0A" w:rsidRPr="000A769D">
              <w:rPr>
                <w:rStyle w:val="Hyperlink"/>
              </w:rPr>
              <w:t>8.3.1 Data Cleaning</w:t>
            </w:r>
            <w:r w:rsidR="00902A0A">
              <w:rPr>
                <w:webHidden/>
              </w:rPr>
              <w:tab/>
            </w:r>
            <w:r w:rsidR="00902A0A">
              <w:rPr>
                <w:webHidden/>
              </w:rPr>
              <w:fldChar w:fldCharType="begin"/>
            </w:r>
            <w:r w:rsidR="00902A0A">
              <w:rPr>
                <w:webHidden/>
              </w:rPr>
              <w:instrText xml:space="preserve"> PAGEREF _Toc61885875 \h </w:instrText>
            </w:r>
            <w:r w:rsidR="00902A0A">
              <w:rPr>
                <w:webHidden/>
              </w:rPr>
            </w:r>
            <w:r w:rsidR="00902A0A">
              <w:rPr>
                <w:webHidden/>
              </w:rPr>
              <w:fldChar w:fldCharType="separate"/>
            </w:r>
            <w:r w:rsidR="004179D2">
              <w:rPr>
                <w:webHidden/>
              </w:rPr>
              <w:t>70</w:t>
            </w:r>
            <w:r w:rsidR="00902A0A">
              <w:rPr>
                <w:webHidden/>
              </w:rPr>
              <w:fldChar w:fldCharType="end"/>
            </w:r>
          </w:hyperlink>
        </w:p>
        <w:p w14:paraId="6BE1A399" w14:textId="7600A82D" w:rsidR="00902A0A" w:rsidRDefault="00220B96" w:rsidP="00902A0A">
          <w:pPr>
            <w:pStyle w:val="TOC3"/>
            <w:tabs>
              <w:tab w:val="right" w:leader="dot" w:pos="9350"/>
            </w:tabs>
            <w:rPr>
              <w:rFonts w:eastAsiaTheme="minorEastAsia"/>
              <w:sz w:val="22"/>
              <w:szCs w:val="22"/>
            </w:rPr>
          </w:pPr>
          <w:hyperlink w:anchor="_Toc61885876" w:history="1">
            <w:r w:rsidR="00902A0A" w:rsidRPr="000A769D">
              <w:rPr>
                <w:rStyle w:val="Hyperlink"/>
              </w:rPr>
              <w:t>8.3.2 Feature Engineering</w:t>
            </w:r>
            <w:r w:rsidR="00902A0A">
              <w:rPr>
                <w:webHidden/>
              </w:rPr>
              <w:tab/>
            </w:r>
            <w:r w:rsidR="00902A0A">
              <w:rPr>
                <w:webHidden/>
              </w:rPr>
              <w:fldChar w:fldCharType="begin"/>
            </w:r>
            <w:r w:rsidR="00902A0A">
              <w:rPr>
                <w:webHidden/>
              </w:rPr>
              <w:instrText xml:space="preserve"> PAGEREF _Toc61885876 \h </w:instrText>
            </w:r>
            <w:r w:rsidR="00902A0A">
              <w:rPr>
                <w:webHidden/>
              </w:rPr>
            </w:r>
            <w:r w:rsidR="00902A0A">
              <w:rPr>
                <w:webHidden/>
              </w:rPr>
              <w:fldChar w:fldCharType="separate"/>
            </w:r>
            <w:r w:rsidR="004179D2">
              <w:rPr>
                <w:webHidden/>
              </w:rPr>
              <w:t>71</w:t>
            </w:r>
            <w:r w:rsidR="00902A0A">
              <w:rPr>
                <w:webHidden/>
              </w:rPr>
              <w:fldChar w:fldCharType="end"/>
            </w:r>
          </w:hyperlink>
        </w:p>
        <w:p w14:paraId="4A4E0610" w14:textId="589551D6" w:rsidR="00902A0A" w:rsidRDefault="00220B96" w:rsidP="00902A0A">
          <w:pPr>
            <w:pStyle w:val="TOC3"/>
            <w:tabs>
              <w:tab w:val="right" w:leader="dot" w:pos="9350"/>
            </w:tabs>
            <w:rPr>
              <w:rFonts w:eastAsiaTheme="minorEastAsia"/>
              <w:sz w:val="22"/>
              <w:szCs w:val="22"/>
            </w:rPr>
          </w:pPr>
          <w:hyperlink w:anchor="_Toc61885877" w:history="1">
            <w:r w:rsidR="00902A0A" w:rsidRPr="000A769D">
              <w:rPr>
                <w:rStyle w:val="Hyperlink"/>
              </w:rPr>
              <w:t>8.3.3 Data Formatting</w:t>
            </w:r>
            <w:r w:rsidR="00902A0A">
              <w:rPr>
                <w:webHidden/>
              </w:rPr>
              <w:tab/>
            </w:r>
            <w:r w:rsidR="00902A0A">
              <w:rPr>
                <w:webHidden/>
              </w:rPr>
              <w:fldChar w:fldCharType="begin"/>
            </w:r>
            <w:r w:rsidR="00902A0A">
              <w:rPr>
                <w:webHidden/>
              </w:rPr>
              <w:instrText xml:space="preserve"> PAGEREF _Toc61885877 \h </w:instrText>
            </w:r>
            <w:r w:rsidR="00902A0A">
              <w:rPr>
                <w:webHidden/>
              </w:rPr>
            </w:r>
            <w:r w:rsidR="00902A0A">
              <w:rPr>
                <w:webHidden/>
              </w:rPr>
              <w:fldChar w:fldCharType="separate"/>
            </w:r>
            <w:r w:rsidR="004179D2">
              <w:rPr>
                <w:webHidden/>
              </w:rPr>
              <w:t>71</w:t>
            </w:r>
            <w:r w:rsidR="00902A0A">
              <w:rPr>
                <w:webHidden/>
              </w:rPr>
              <w:fldChar w:fldCharType="end"/>
            </w:r>
          </w:hyperlink>
        </w:p>
        <w:p w14:paraId="2E4B79CB" w14:textId="5EB939CA" w:rsidR="00902A0A" w:rsidRDefault="00220B96" w:rsidP="00902A0A">
          <w:pPr>
            <w:pStyle w:val="TOC2"/>
            <w:tabs>
              <w:tab w:val="right" w:leader="dot" w:pos="9350"/>
            </w:tabs>
            <w:rPr>
              <w:rFonts w:eastAsiaTheme="minorEastAsia"/>
              <w:sz w:val="22"/>
              <w:szCs w:val="22"/>
            </w:rPr>
          </w:pPr>
          <w:hyperlink w:anchor="_Toc61885878" w:history="1">
            <w:r w:rsidR="00902A0A" w:rsidRPr="000A769D">
              <w:rPr>
                <w:rStyle w:val="Hyperlink"/>
              </w:rPr>
              <w:t>8.4 Model Building</w:t>
            </w:r>
            <w:r w:rsidR="00902A0A">
              <w:rPr>
                <w:webHidden/>
              </w:rPr>
              <w:tab/>
            </w:r>
            <w:r w:rsidR="00902A0A">
              <w:rPr>
                <w:webHidden/>
              </w:rPr>
              <w:fldChar w:fldCharType="begin"/>
            </w:r>
            <w:r w:rsidR="00902A0A">
              <w:rPr>
                <w:webHidden/>
              </w:rPr>
              <w:instrText xml:space="preserve"> PAGEREF _Toc61885878 \h </w:instrText>
            </w:r>
            <w:r w:rsidR="00902A0A">
              <w:rPr>
                <w:webHidden/>
              </w:rPr>
            </w:r>
            <w:r w:rsidR="00902A0A">
              <w:rPr>
                <w:webHidden/>
              </w:rPr>
              <w:fldChar w:fldCharType="separate"/>
            </w:r>
            <w:r w:rsidR="004179D2">
              <w:rPr>
                <w:webHidden/>
              </w:rPr>
              <w:t>72</w:t>
            </w:r>
            <w:r w:rsidR="00902A0A">
              <w:rPr>
                <w:webHidden/>
              </w:rPr>
              <w:fldChar w:fldCharType="end"/>
            </w:r>
          </w:hyperlink>
        </w:p>
        <w:p w14:paraId="208C1C64" w14:textId="09A7F4AC" w:rsidR="00902A0A" w:rsidRDefault="00220B96" w:rsidP="00902A0A">
          <w:pPr>
            <w:pStyle w:val="TOC3"/>
            <w:tabs>
              <w:tab w:val="right" w:leader="dot" w:pos="9350"/>
            </w:tabs>
            <w:rPr>
              <w:rFonts w:eastAsiaTheme="minorEastAsia"/>
              <w:sz w:val="22"/>
              <w:szCs w:val="22"/>
            </w:rPr>
          </w:pPr>
          <w:hyperlink w:anchor="_Toc61885879" w:history="1">
            <w:r w:rsidR="00902A0A" w:rsidRPr="000A769D">
              <w:rPr>
                <w:rStyle w:val="Hyperlink"/>
              </w:rPr>
              <w:t>8.4.1 Model Selection Techniques</w:t>
            </w:r>
            <w:r w:rsidR="00902A0A">
              <w:rPr>
                <w:webHidden/>
              </w:rPr>
              <w:tab/>
            </w:r>
            <w:r w:rsidR="00902A0A">
              <w:rPr>
                <w:webHidden/>
              </w:rPr>
              <w:fldChar w:fldCharType="begin"/>
            </w:r>
            <w:r w:rsidR="00902A0A">
              <w:rPr>
                <w:webHidden/>
              </w:rPr>
              <w:instrText xml:space="preserve"> PAGEREF _Toc61885879 \h </w:instrText>
            </w:r>
            <w:r w:rsidR="00902A0A">
              <w:rPr>
                <w:webHidden/>
              </w:rPr>
            </w:r>
            <w:r w:rsidR="00902A0A">
              <w:rPr>
                <w:webHidden/>
              </w:rPr>
              <w:fldChar w:fldCharType="separate"/>
            </w:r>
            <w:r w:rsidR="004179D2">
              <w:rPr>
                <w:webHidden/>
              </w:rPr>
              <w:t>43</w:t>
            </w:r>
            <w:r w:rsidR="00902A0A">
              <w:rPr>
                <w:webHidden/>
              </w:rPr>
              <w:fldChar w:fldCharType="end"/>
            </w:r>
          </w:hyperlink>
        </w:p>
        <w:p w14:paraId="3A29F248" w14:textId="4C4CE43E" w:rsidR="00902A0A" w:rsidRDefault="00220B96" w:rsidP="00902A0A">
          <w:pPr>
            <w:pStyle w:val="TOC3"/>
            <w:tabs>
              <w:tab w:val="right" w:leader="dot" w:pos="9350"/>
            </w:tabs>
            <w:rPr>
              <w:rFonts w:eastAsiaTheme="minorEastAsia"/>
              <w:sz w:val="22"/>
              <w:szCs w:val="22"/>
            </w:rPr>
          </w:pPr>
          <w:hyperlink w:anchor="_Toc61885880" w:history="1">
            <w:r w:rsidR="00902A0A" w:rsidRPr="000A769D">
              <w:rPr>
                <w:rStyle w:val="Hyperlink"/>
              </w:rPr>
              <w:t>8.4.2 Test Designing</w:t>
            </w:r>
            <w:r w:rsidR="00902A0A">
              <w:rPr>
                <w:webHidden/>
              </w:rPr>
              <w:tab/>
            </w:r>
            <w:r w:rsidR="00902A0A">
              <w:rPr>
                <w:webHidden/>
              </w:rPr>
              <w:fldChar w:fldCharType="begin"/>
            </w:r>
            <w:r w:rsidR="00902A0A">
              <w:rPr>
                <w:webHidden/>
              </w:rPr>
              <w:instrText xml:space="preserve"> PAGEREF _Toc61885880 \h </w:instrText>
            </w:r>
            <w:r w:rsidR="00902A0A">
              <w:rPr>
                <w:webHidden/>
              </w:rPr>
            </w:r>
            <w:r w:rsidR="00902A0A">
              <w:rPr>
                <w:webHidden/>
              </w:rPr>
              <w:fldChar w:fldCharType="separate"/>
            </w:r>
            <w:r w:rsidR="004179D2">
              <w:rPr>
                <w:webHidden/>
              </w:rPr>
              <w:t>44</w:t>
            </w:r>
            <w:r w:rsidR="00902A0A">
              <w:rPr>
                <w:webHidden/>
              </w:rPr>
              <w:fldChar w:fldCharType="end"/>
            </w:r>
          </w:hyperlink>
        </w:p>
        <w:p w14:paraId="764098B5" w14:textId="0406CF5D" w:rsidR="00902A0A" w:rsidRDefault="00220B96" w:rsidP="00902A0A">
          <w:pPr>
            <w:pStyle w:val="TOC3"/>
            <w:tabs>
              <w:tab w:val="right" w:leader="dot" w:pos="9350"/>
            </w:tabs>
            <w:rPr>
              <w:rFonts w:eastAsiaTheme="minorEastAsia"/>
              <w:sz w:val="22"/>
              <w:szCs w:val="22"/>
            </w:rPr>
          </w:pPr>
          <w:hyperlink w:anchor="_Toc61885881" w:history="1">
            <w:r w:rsidR="00902A0A" w:rsidRPr="000A769D">
              <w:rPr>
                <w:rStyle w:val="Hyperlink"/>
              </w:rPr>
              <w:t>8.4.3 Model Iterations</w:t>
            </w:r>
            <w:r w:rsidR="00902A0A">
              <w:rPr>
                <w:webHidden/>
              </w:rPr>
              <w:tab/>
            </w:r>
            <w:r w:rsidR="00902A0A">
              <w:rPr>
                <w:webHidden/>
              </w:rPr>
              <w:fldChar w:fldCharType="begin"/>
            </w:r>
            <w:r w:rsidR="00902A0A">
              <w:rPr>
                <w:webHidden/>
              </w:rPr>
              <w:instrText xml:space="preserve"> PAGEREF _Toc61885881 \h </w:instrText>
            </w:r>
            <w:r w:rsidR="00902A0A">
              <w:rPr>
                <w:webHidden/>
              </w:rPr>
            </w:r>
            <w:r w:rsidR="00902A0A">
              <w:rPr>
                <w:webHidden/>
              </w:rPr>
              <w:fldChar w:fldCharType="separate"/>
            </w:r>
            <w:r w:rsidR="004179D2">
              <w:rPr>
                <w:webHidden/>
              </w:rPr>
              <w:t>44</w:t>
            </w:r>
            <w:r w:rsidR="00902A0A">
              <w:rPr>
                <w:webHidden/>
              </w:rPr>
              <w:fldChar w:fldCharType="end"/>
            </w:r>
          </w:hyperlink>
        </w:p>
        <w:p w14:paraId="272F4ED1" w14:textId="06BA75B1" w:rsidR="00902A0A" w:rsidRDefault="00220B96" w:rsidP="00902A0A">
          <w:pPr>
            <w:pStyle w:val="TOC3"/>
            <w:tabs>
              <w:tab w:val="right" w:leader="dot" w:pos="9350"/>
            </w:tabs>
            <w:rPr>
              <w:rFonts w:eastAsiaTheme="minorEastAsia"/>
              <w:sz w:val="22"/>
              <w:szCs w:val="22"/>
            </w:rPr>
          </w:pPr>
          <w:hyperlink w:anchor="_Toc61885882" w:history="1">
            <w:r w:rsidR="00902A0A" w:rsidRPr="000A769D">
              <w:rPr>
                <w:rStyle w:val="Hyperlink"/>
              </w:rPr>
              <w:t>8.4.4 Model Assessment</w:t>
            </w:r>
            <w:r w:rsidR="00902A0A">
              <w:rPr>
                <w:webHidden/>
              </w:rPr>
              <w:tab/>
            </w:r>
            <w:r w:rsidR="00902A0A">
              <w:rPr>
                <w:webHidden/>
              </w:rPr>
              <w:fldChar w:fldCharType="begin"/>
            </w:r>
            <w:r w:rsidR="00902A0A">
              <w:rPr>
                <w:webHidden/>
              </w:rPr>
              <w:instrText xml:space="preserve"> PAGEREF _Toc61885882 \h </w:instrText>
            </w:r>
            <w:r w:rsidR="00902A0A">
              <w:rPr>
                <w:webHidden/>
              </w:rPr>
            </w:r>
            <w:r w:rsidR="00902A0A">
              <w:rPr>
                <w:webHidden/>
              </w:rPr>
              <w:fldChar w:fldCharType="separate"/>
            </w:r>
            <w:r w:rsidR="004179D2">
              <w:rPr>
                <w:webHidden/>
              </w:rPr>
              <w:t>44</w:t>
            </w:r>
            <w:r w:rsidR="00902A0A">
              <w:rPr>
                <w:webHidden/>
              </w:rPr>
              <w:fldChar w:fldCharType="end"/>
            </w:r>
          </w:hyperlink>
        </w:p>
        <w:p w14:paraId="5CEF7387" w14:textId="0684B785" w:rsidR="00902A0A" w:rsidRDefault="00220B96" w:rsidP="00902A0A">
          <w:pPr>
            <w:pStyle w:val="TOC2"/>
            <w:tabs>
              <w:tab w:val="right" w:leader="dot" w:pos="9350"/>
            </w:tabs>
            <w:rPr>
              <w:rFonts w:eastAsiaTheme="minorEastAsia"/>
              <w:sz w:val="22"/>
              <w:szCs w:val="22"/>
            </w:rPr>
          </w:pPr>
          <w:hyperlink w:anchor="_Toc61885883" w:history="1">
            <w:r w:rsidR="00902A0A" w:rsidRPr="000A769D">
              <w:rPr>
                <w:rStyle w:val="Hyperlink"/>
              </w:rPr>
              <w:t>8.5 Model Evaluation</w:t>
            </w:r>
            <w:r w:rsidR="00902A0A">
              <w:rPr>
                <w:webHidden/>
              </w:rPr>
              <w:tab/>
            </w:r>
            <w:r w:rsidR="00902A0A">
              <w:rPr>
                <w:webHidden/>
              </w:rPr>
              <w:fldChar w:fldCharType="begin"/>
            </w:r>
            <w:r w:rsidR="00902A0A">
              <w:rPr>
                <w:webHidden/>
              </w:rPr>
              <w:instrText xml:space="preserve"> PAGEREF _Toc61885883 \h </w:instrText>
            </w:r>
            <w:r w:rsidR="00902A0A">
              <w:rPr>
                <w:webHidden/>
              </w:rPr>
            </w:r>
            <w:r w:rsidR="00902A0A">
              <w:rPr>
                <w:webHidden/>
              </w:rPr>
              <w:fldChar w:fldCharType="separate"/>
            </w:r>
            <w:r w:rsidR="004179D2">
              <w:rPr>
                <w:webHidden/>
              </w:rPr>
              <w:t>75</w:t>
            </w:r>
            <w:r w:rsidR="00902A0A">
              <w:rPr>
                <w:webHidden/>
              </w:rPr>
              <w:fldChar w:fldCharType="end"/>
            </w:r>
          </w:hyperlink>
        </w:p>
        <w:p w14:paraId="692FE672" w14:textId="71D2970D" w:rsidR="00902A0A" w:rsidRDefault="00220B96" w:rsidP="00902A0A">
          <w:pPr>
            <w:pStyle w:val="TOC3"/>
            <w:tabs>
              <w:tab w:val="right" w:leader="dot" w:pos="9350"/>
            </w:tabs>
            <w:rPr>
              <w:rFonts w:eastAsiaTheme="minorEastAsia"/>
              <w:sz w:val="22"/>
              <w:szCs w:val="22"/>
            </w:rPr>
          </w:pPr>
          <w:hyperlink w:anchor="_Toc61885884" w:history="1">
            <w:r w:rsidR="00902A0A" w:rsidRPr="000A769D">
              <w:rPr>
                <w:rStyle w:val="Hyperlink"/>
              </w:rPr>
              <w:t>8.5.1 Model Evaluation</w:t>
            </w:r>
            <w:r w:rsidR="00902A0A">
              <w:rPr>
                <w:webHidden/>
              </w:rPr>
              <w:tab/>
            </w:r>
            <w:r w:rsidR="00902A0A">
              <w:rPr>
                <w:webHidden/>
              </w:rPr>
              <w:fldChar w:fldCharType="begin"/>
            </w:r>
            <w:r w:rsidR="00902A0A">
              <w:rPr>
                <w:webHidden/>
              </w:rPr>
              <w:instrText xml:space="preserve"> PAGEREF _Toc61885884 \h </w:instrText>
            </w:r>
            <w:r w:rsidR="00902A0A">
              <w:rPr>
                <w:webHidden/>
              </w:rPr>
            </w:r>
            <w:r w:rsidR="00902A0A">
              <w:rPr>
                <w:webHidden/>
              </w:rPr>
              <w:fldChar w:fldCharType="separate"/>
            </w:r>
            <w:r w:rsidR="004179D2">
              <w:rPr>
                <w:webHidden/>
              </w:rPr>
              <w:t>46</w:t>
            </w:r>
            <w:r w:rsidR="00902A0A">
              <w:rPr>
                <w:webHidden/>
              </w:rPr>
              <w:fldChar w:fldCharType="end"/>
            </w:r>
          </w:hyperlink>
        </w:p>
        <w:p w14:paraId="6DA88C89" w14:textId="26D6E06F" w:rsidR="00902A0A" w:rsidRDefault="00220B96" w:rsidP="00902A0A">
          <w:pPr>
            <w:pStyle w:val="TOC3"/>
            <w:tabs>
              <w:tab w:val="right" w:leader="dot" w:pos="9350"/>
            </w:tabs>
            <w:rPr>
              <w:rFonts w:eastAsiaTheme="minorEastAsia"/>
              <w:sz w:val="22"/>
              <w:szCs w:val="22"/>
            </w:rPr>
          </w:pPr>
          <w:hyperlink w:anchor="_Toc61885885" w:history="1">
            <w:r w:rsidR="00902A0A" w:rsidRPr="000A769D">
              <w:rPr>
                <w:rStyle w:val="Hyperlink"/>
              </w:rPr>
              <w:t>8.5.2 Process Review</w:t>
            </w:r>
            <w:r w:rsidR="00902A0A">
              <w:rPr>
                <w:webHidden/>
              </w:rPr>
              <w:tab/>
            </w:r>
            <w:r w:rsidR="00902A0A">
              <w:rPr>
                <w:webHidden/>
              </w:rPr>
              <w:fldChar w:fldCharType="begin"/>
            </w:r>
            <w:r w:rsidR="00902A0A">
              <w:rPr>
                <w:webHidden/>
              </w:rPr>
              <w:instrText xml:space="preserve"> PAGEREF _Toc61885885 \h </w:instrText>
            </w:r>
            <w:r w:rsidR="00902A0A">
              <w:rPr>
                <w:webHidden/>
              </w:rPr>
            </w:r>
            <w:r w:rsidR="00902A0A">
              <w:rPr>
                <w:webHidden/>
              </w:rPr>
              <w:fldChar w:fldCharType="separate"/>
            </w:r>
            <w:r w:rsidR="004179D2">
              <w:rPr>
                <w:webHidden/>
              </w:rPr>
              <w:t>47</w:t>
            </w:r>
            <w:r w:rsidR="00902A0A">
              <w:rPr>
                <w:webHidden/>
              </w:rPr>
              <w:fldChar w:fldCharType="end"/>
            </w:r>
          </w:hyperlink>
        </w:p>
        <w:p w14:paraId="76245DE6" w14:textId="1602378C" w:rsidR="00902A0A" w:rsidRDefault="00220B96" w:rsidP="00902A0A">
          <w:pPr>
            <w:pStyle w:val="TOC3"/>
            <w:tabs>
              <w:tab w:val="right" w:leader="dot" w:pos="9350"/>
            </w:tabs>
            <w:rPr>
              <w:rFonts w:eastAsiaTheme="minorEastAsia"/>
              <w:sz w:val="22"/>
              <w:szCs w:val="22"/>
            </w:rPr>
          </w:pPr>
          <w:hyperlink w:anchor="_Toc61885886" w:history="1">
            <w:r w:rsidR="00902A0A" w:rsidRPr="000A769D">
              <w:rPr>
                <w:rStyle w:val="Hyperlink"/>
              </w:rPr>
              <w:t>8.5.3 Determine Next Steps</w:t>
            </w:r>
            <w:r w:rsidR="00902A0A">
              <w:rPr>
                <w:webHidden/>
              </w:rPr>
              <w:tab/>
            </w:r>
            <w:r w:rsidR="00902A0A">
              <w:rPr>
                <w:webHidden/>
              </w:rPr>
              <w:fldChar w:fldCharType="begin"/>
            </w:r>
            <w:r w:rsidR="00902A0A">
              <w:rPr>
                <w:webHidden/>
              </w:rPr>
              <w:instrText xml:space="preserve"> PAGEREF _Toc61885886 \h </w:instrText>
            </w:r>
            <w:r w:rsidR="00902A0A">
              <w:rPr>
                <w:webHidden/>
              </w:rPr>
            </w:r>
            <w:r w:rsidR="00902A0A">
              <w:rPr>
                <w:webHidden/>
              </w:rPr>
              <w:fldChar w:fldCharType="separate"/>
            </w:r>
            <w:r w:rsidR="004179D2">
              <w:rPr>
                <w:webHidden/>
              </w:rPr>
              <w:t>75</w:t>
            </w:r>
            <w:r w:rsidR="00902A0A">
              <w:rPr>
                <w:webHidden/>
              </w:rPr>
              <w:fldChar w:fldCharType="end"/>
            </w:r>
          </w:hyperlink>
        </w:p>
        <w:p w14:paraId="6C3343C0" w14:textId="6A3CF181" w:rsidR="00902A0A" w:rsidRDefault="00220B96" w:rsidP="00902A0A">
          <w:pPr>
            <w:pStyle w:val="TOC2"/>
            <w:tabs>
              <w:tab w:val="right" w:leader="dot" w:pos="9350"/>
            </w:tabs>
            <w:rPr>
              <w:rFonts w:eastAsiaTheme="minorEastAsia"/>
              <w:sz w:val="22"/>
              <w:szCs w:val="22"/>
            </w:rPr>
          </w:pPr>
          <w:hyperlink w:anchor="_Toc61885887" w:history="1">
            <w:r w:rsidR="00902A0A" w:rsidRPr="000A769D">
              <w:rPr>
                <w:rStyle w:val="Hyperlink"/>
              </w:rPr>
              <w:t>8.6 Model Deployment</w:t>
            </w:r>
            <w:r w:rsidR="00902A0A">
              <w:rPr>
                <w:webHidden/>
              </w:rPr>
              <w:tab/>
            </w:r>
            <w:r w:rsidR="00902A0A">
              <w:rPr>
                <w:webHidden/>
              </w:rPr>
              <w:fldChar w:fldCharType="begin"/>
            </w:r>
            <w:r w:rsidR="00902A0A">
              <w:rPr>
                <w:webHidden/>
              </w:rPr>
              <w:instrText xml:space="preserve"> PAGEREF _Toc61885887 \h </w:instrText>
            </w:r>
            <w:r w:rsidR="00902A0A">
              <w:rPr>
                <w:webHidden/>
              </w:rPr>
            </w:r>
            <w:r w:rsidR="00902A0A">
              <w:rPr>
                <w:webHidden/>
              </w:rPr>
              <w:fldChar w:fldCharType="separate"/>
            </w:r>
            <w:r w:rsidR="004179D2">
              <w:rPr>
                <w:webHidden/>
              </w:rPr>
              <w:t>47</w:t>
            </w:r>
            <w:r w:rsidR="00902A0A">
              <w:rPr>
                <w:webHidden/>
              </w:rPr>
              <w:fldChar w:fldCharType="end"/>
            </w:r>
          </w:hyperlink>
        </w:p>
        <w:p w14:paraId="05BB1F0E" w14:textId="793DF754" w:rsidR="00902A0A" w:rsidRDefault="00220B96" w:rsidP="00902A0A">
          <w:pPr>
            <w:pStyle w:val="TOC3"/>
            <w:tabs>
              <w:tab w:val="right" w:leader="dot" w:pos="9350"/>
            </w:tabs>
            <w:rPr>
              <w:rFonts w:eastAsiaTheme="minorEastAsia"/>
              <w:sz w:val="22"/>
              <w:szCs w:val="22"/>
            </w:rPr>
          </w:pPr>
          <w:hyperlink w:anchor="_Toc61885888" w:history="1">
            <w:r w:rsidR="00902A0A" w:rsidRPr="000A769D">
              <w:rPr>
                <w:rStyle w:val="Hyperlink"/>
              </w:rPr>
              <w:t>8.6.1 Plan for Deployment</w:t>
            </w:r>
            <w:r w:rsidR="00902A0A">
              <w:rPr>
                <w:webHidden/>
              </w:rPr>
              <w:tab/>
            </w:r>
            <w:r w:rsidR="00902A0A">
              <w:rPr>
                <w:webHidden/>
              </w:rPr>
              <w:fldChar w:fldCharType="begin"/>
            </w:r>
            <w:r w:rsidR="00902A0A">
              <w:rPr>
                <w:webHidden/>
              </w:rPr>
              <w:instrText xml:space="preserve"> PAGEREF _Toc61885888 \h </w:instrText>
            </w:r>
            <w:r w:rsidR="00902A0A">
              <w:rPr>
                <w:webHidden/>
              </w:rPr>
            </w:r>
            <w:r w:rsidR="00902A0A">
              <w:rPr>
                <w:webHidden/>
              </w:rPr>
              <w:fldChar w:fldCharType="separate"/>
            </w:r>
            <w:r w:rsidR="004179D2">
              <w:rPr>
                <w:webHidden/>
              </w:rPr>
              <w:t>76</w:t>
            </w:r>
            <w:r w:rsidR="00902A0A">
              <w:rPr>
                <w:webHidden/>
              </w:rPr>
              <w:fldChar w:fldCharType="end"/>
            </w:r>
          </w:hyperlink>
        </w:p>
        <w:p w14:paraId="76A30AC3" w14:textId="77302ED1" w:rsidR="00902A0A" w:rsidRDefault="00220B96" w:rsidP="00902A0A">
          <w:pPr>
            <w:pStyle w:val="TOC3"/>
            <w:tabs>
              <w:tab w:val="right" w:leader="dot" w:pos="9350"/>
            </w:tabs>
            <w:rPr>
              <w:rFonts w:eastAsiaTheme="minorEastAsia"/>
              <w:sz w:val="22"/>
              <w:szCs w:val="22"/>
            </w:rPr>
          </w:pPr>
          <w:hyperlink w:anchor="_Toc61885889" w:history="1">
            <w:r w:rsidR="00902A0A" w:rsidRPr="000A769D">
              <w:rPr>
                <w:rStyle w:val="Hyperlink"/>
              </w:rPr>
              <w:t>8.6.2 Monitoring and Maintenance</w:t>
            </w:r>
            <w:r w:rsidR="00902A0A">
              <w:rPr>
                <w:webHidden/>
              </w:rPr>
              <w:tab/>
            </w:r>
            <w:r w:rsidR="00902A0A">
              <w:rPr>
                <w:webHidden/>
              </w:rPr>
              <w:fldChar w:fldCharType="begin"/>
            </w:r>
            <w:r w:rsidR="00902A0A">
              <w:rPr>
                <w:webHidden/>
              </w:rPr>
              <w:instrText xml:space="preserve"> PAGEREF _Toc61885889 \h </w:instrText>
            </w:r>
            <w:r w:rsidR="00902A0A">
              <w:rPr>
                <w:webHidden/>
              </w:rPr>
            </w:r>
            <w:r w:rsidR="00902A0A">
              <w:rPr>
                <w:webHidden/>
              </w:rPr>
              <w:fldChar w:fldCharType="separate"/>
            </w:r>
            <w:r w:rsidR="004179D2">
              <w:rPr>
                <w:webHidden/>
              </w:rPr>
              <w:t>76</w:t>
            </w:r>
            <w:r w:rsidR="00902A0A">
              <w:rPr>
                <w:webHidden/>
              </w:rPr>
              <w:fldChar w:fldCharType="end"/>
            </w:r>
          </w:hyperlink>
        </w:p>
        <w:p w14:paraId="67E0E142" w14:textId="03F43043" w:rsidR="00902A0A" w:rsidRDefault="00220B96" w:rsidP="00902A0A">
          <w:pPr>
            <w:pStyle w:val="TOC3"/>
            <w:tabs>
              <w:tab w:val="right" w:leader="dot" w:pos="9350"/>
            </w:tabs>
            <w:rPr>
              <w:rFonts w:eastAsiaTheme="minorEastAsia"/>
              <w:sz w:val="22"/>
              <w:szCs w:val="22"/>
            </w:rPr>
          </w:pPr>
          <w:hyperlink w:anchor="_Toc61885890" w:history="1">
            <w:r w:rsidR="00902A0A" w:rsidRPr="000A769D">
              <w:rPr>
                <w:rStyle w:val="Hyperlink"/>
              </w:rPr>
              <w:t>8.6.3 Reporting Results</w:t>
            </w:r>
            <w:r w:rsidR="00902A0A">
              <w:rPr>
                <w:webHidden/>
              </w:rPr>
              <w:tab/>
            </w:r>
            <w:r w:rsidR="00902A0A">
              <w:rPr>
                <w:webHidden/>
              </w:rPr>
              <w:fldChar w:fldCharType="begin"/>
            </w:r>
            <w:r w:rsidR="00902A0A">
              <w:rPr>
                <w:webHidden/>
              </w:rPr>
              <w:instrText xml:space="preserve"> PAGEREF _Toc61885890 \h </w:instrText>
            </w:r>
            <w:r w:rsidR="00902A0A">
              <w:rPr>
                <w:webHidden/>
              </w:rPr>
            </w:r>
            <w:r w:rsidR="00902A0A">
              <w:rPr>
                <w:webHidden/>
              </w:rPr>
              <w:fldChar w:fldCharType="separate"/>
            </w:r>
            <w:r w:rsidR="004179D2">
              <w:rPr>
                <w:webHidden/>
              </w:rPr>
              <w:t>76</w:t>
            </w:r>
            <w:r w:rsidR="00902A0A">
              <w:rPr>
                <w:webHidden/>
              </w:rPr>
              <w:fldChar w:fldCharType="end"/>
            </w:r>
          </w:hyperlink>
        </w:p>
        <w:p w14:paraId="392E9C16" w14:textId="06E282DE" w:rsidR="00902A0A" w:rsidRDefault="00220B96" w:rsidP="00902A0A">
          <w:pPr>
            <w:pStyle w:val="TOC3"/>
            <w:tabs>
              <w:tab w:val="right" w:leader="dot" w:pos="9350"/>
            </w:tabs>
            <w:rPr>
              <w:rFonts w:eastAsiaTheme="minorEastAsia"/>
              <w:sz w:val="22"/>
              <w:szCs w:val="22"/>
            </w:rPr>
          </w:pPr>
          <w:hyperlink w:anchor="_Toc61885891" w:history="1">
            <w:r w:rsidR="00902A0A" w:rsidRPr="000A769D">
              <w:rPr>
                <w:rStyle w:val="Hyperlink"/>
              </w:rPr>
              <w:t>8.6.4 Final Review</w:t>
            </w:r>
            <w:r w:rsidR="00902A0A">
              <w:rPr>
                <w:webHidden/>
              </w:rPr>
              <w:tab/>
            </w:r>
            <w:r w:rsidR="00902A0A">
              <w:rPr>
                <w:webHidden/>
              </w:rPr>
              <w:fldChar w:fldCharType="begin"/>
            </w:r>
            <w:r w:rsidR="00902A0A">
              <w:rPr>
                <w:webHidden/>
              </w:rPr>
              <w:instrText xml:space="preserve"> PAGEREF _Toc61885891 \h </w:instrText>
            </w:r>
            <w:r w:rsidR="00902A0A">
              <w:rPr>
                <w:webHidden/>
              </w:rPr>
            </w:r>
            <w:r w:rsidR="00902A0A">
              <w:rPr>
                <w:webHidden/>
              </w:rPr>
              <w:fldChar w:fldCharType="separate"/>
            </w:r>
            <w:r w:rsidR="004179D2">
              <w:rPr>
                <w:webHidden/>
              </w:rPr>
              <w:t>77</w:t>
            </w:r>
            <w:r w:rsidR="00902A0A">
              <w:rPr>
                <w:webHidden/>
              </w:rPr>
              <w:fldChar w:fldCharType="end"/>
            </w:r>
          </w:hyperlink>
        </w:p>
        <w:p w14:paraId="4C26BC2D" w14:textId="6B2AC108" w:rsidR="00902A0A" w:rsidRDefault="00220B96" w:rsidP="00902A0A">
          <w:pPr>
            <w:pStyle w:val="TOC1"/>
            <w:rPr>
              <w:rFonts w:eastAsiaTheme="minorEastAsia"/>
              <w:sz w:val="22"/>
              <w:szCs w:val="22"/>
            </w:rPr>
          </w:pPr>
          <w:hyperlink w:anchor="_Toc61885892" w:history="1">
            <w:r w:rsidR="00902A0A" w:rsidRPr="000A769D">
              <w:rPr>
                <w:rStyle w:val="Hyperlink"/>
              </w:rPr>
              <w:t>9. Expected Outcomes</w:t>
            </w:r>
            <w:r w:rsidR="00902A0A">
              <w:rPr>
                <w:webHidden/>
              </w:rPr>
              <w:tab/>
            </w:r>
            <w:r w:rsidR="00902A0A">
              <w:rPr>
                <w:webHidden/>
              </w:rPr>
              <w:fldChar w:fldCharType="begin"/>
            </w:r>
            <w:r w:rsidR="00902A0A">
              <w:rPr>
                <w:webHidden/>
              </w:rPr>
              <w:instrText xml:space="preserve"> PAGEREF _Toc61885892 \h </w:instrText>
            </w:r>
            <w:r w:rsidR="00902A0A">
              <w:rPr>
                <w:webHidden/>
              </w:rPr>
            </w:r>
            <w:r w:rsidR="00902A0A">
              <w:rPr>
                <w:webHidden/>
              </w:rPr>
              <w:fldChar w:fldCharType="separate"/>
            </w:r>
            <w:r w:rsidR="004179D2">
              <w:rPr>
                <w:webHidden/>
              </w:rPr>
              <w:t>78</w:t>
            </w:r>
            <w:r w:rsidR="00902A0A">
              <w:rPr>
                <w:webHidden/>
              </w:rPr>
              <w:fldChar w:fldCharType="end"/>
            </w:r>
          </w:hyperlink>
        </w:p>
        <w:p w14:paraId="050DEF6E" w14:textId="3B33DE06" w:rsidR="00902A0A" w:rsidRDefault="00220B96" w:rsidP="00902A0A">
          <w:pPr>
            <w:pStyle w:val="TOC1"/>
            <w:rPr>
              <w:rFonts w:eastAsiaTheme="minorEastAsia"/>
              <w:sz w:val="22"/>
              <w:szCs w:val="22"/>
            </w:rPr>
          </w:pPr>
          <w:hyperlink w:anchor="_Toc61885893" w:history="1">
            <w:r w:rsidR="00902A0A" w:rsidRPr="000A769D">
              <w:rPr>
                <w:rStyle w:val="Hyperlink"/>
              </w:rPr>
              <w:t>10. Required Resources</w:t>
            </w:r>
            <w:r w:rsidR="00902A0A">
              <w:rPr>
                <w:webHidden/>
              </w:rPr>
              <w:tab/>
            </w:r>
            <w:r w:rsidR="00902A0A">
              <w:rPr>
                <w:webHidden/>
              </w:rPr>
              <w:fldChar w:fldCharType="begin"/>
            </w:r>
            <w:r w:rsidR="00902A0A">
              <w:rPr>
                <w:webHidden/>
              </w:rPr>
              <w:instrText xml:space="preserve"> PAGEREF _Toc61885893 \h </w:instrText>
            </w:r>
            <w:r w:rsidR="00902A0A">
              <w:rPr>
                <w:webHidden/>
              </w:rPr>
            </w:r>
            <w:r w:rsidR="00902A0A">
              <w:rPr>
                <w:webHidden/>
              </w:rPr>
              <w:fldChar w:fldCharType="separate"/>
            </w:r>
            <w:r w:rsidR="004179D2">
              <w:rPr>
                <w:webHidden/>
              </w:rPr>
              <w:t>78</w:t>
            </w:r>
            <w:r w:rsidR="00902A0A">
              <w:rPr>
                <w:webHidden/>
              </w:rPr>
              <w:fldChar w:fldCharType="end"/>
            </w:r>
          </w:hyperlink>
        </w:p>
        <w:p w14:paraId="02A703B7" w14:textId="63AFAE07" w:rsidR="00902A0A" w:rsidRDefault="00220B96" w:rsidP="00902A0A">
          <w:pPr>
            <w:pStyle w:val="TOC3"/>
            <w:tabs>
              <w:tab w:val="right" w:leader="dot" w:pos="9350"/>
            </w:tabs>
            <w:rPr>
              <w:rFonts w:eastAsiaTheme="minorEastAsia"/>
              <w:sz w:val="22"/>
              <w:szCs w:val="22"/>
            </w:rPr>
          </w:pPr>
          <w:hyperlink w:anchor="_Toc61885894" w:history="1">
            <w:r w:rsidR="00902A0A" w:rsidRPr="000A769D">
              <w:rPr>
                <w:rStyle w:val="Hyperlink"/>
              </w:rPr>
              <w:t>10.1 Hardware Requirements for the research</w:t>
            </w:r>
            <w:r w:rsidR="00902A0A">
              <w:rPr>
                <w:webHidden/>
              </w:rPr>
              <w:tab/>
            </w:r>
            <w:r w:rsidR="00902A0A">
              <w:rPr>
                <w:webHidden/>
              </w:rPr>
              <w:fldChar w:fldCharType="begin"/>
            </w:r>
            <w:r w:rsidR="00902A0A">
              <w:rPr>
                <w:webHidden/>
              </w:rPr>
              <w:instrText xml:space="preserve"> PAGEREF _Toc61885894 \h </w:instrText>
            </w:r>
            <w:r w:rsidR="00902A0A">
              <w:rPr>
                <w:webHidden/>
              </w:rPr>
            </w:r>
            <w:r w:rsidR="00902A0A">
              <w:rPr>
                <w:webHidden/>
              </w:rPr>
              <w:fldChar w:fldCharType="separate"/>
            </w:r>
            <w:r w:rsidR="004179D2">
              <w:rPr>
                <w:webHidden/>
              </w:rPr>
              <w:t>78</w:t>
            </w:r>
            <w:r w:rsidR="00902A0A">
              <w:rPr>
                <w:webHidden/>
              </w:rPr>
              <w:fldChar w:fldCharType="end"/>
            </w:r>
          </w:hyperlink>
        </w:p>
        <w:p w14:paraId="5C463229" w14:textId="4C7D6D12" w:rsidR="00902A0A" w:rsidRDefault="00220B96" w:rsidP="00902A0A">
          <w:pPr>
            <w:pStyle w:val="TOC3"/>
            <w:tabs>
              <w:tab w:val="right" w:leader="dot" w:pos="9350"/>
            </w:tabs>
            <w:rPr>
              <w:rFonts w:eastAsiaTheme="minorEastAsia"/>
              <w:sz w:val="22"/>
              <w:szCs w:val="22"/>
            </w:rPr>
          </w:pPr>
          <w:hyperlink w:anchor="_Toc61885895" w:history="1">
            <w:r w:rsidR="00902A0A" w:rsidRPr="000A769D">
              <w:rPr>
                <w:rStyle w:val="Hyperlink"/>
              </w:rPr>
              <w:t>10.2 Software Requirements for the research</w:t>
            </w:r>
            <w:r w:rsidR="00902A0A">
              <w:rPr>
                <w:webHidden/>
              </w:rPr>
              <w:tab/>
            </w:r>
            <w:r w:rsidR="00902A0A">
              <w:rPr>
                <w:webHidden/>
              </w:rPr>
              <w:fldChar w:fldCharType="begin"/>
            </w:r>
            <w:r w:rsidR="00902A0A">
              <w:rPr>
                <w:webHidden/>
              </w:rPr>
              <w:instrText xml:space="preserve"> PAGEREF _Toc61885895 \h </w:instrText>
            </w:r>
            <w:r w:rsidR="00902A0A">
              <w:rPr>
                <w:webHidden/>
              </w:rPr>
            </w:r>
            <w:r w:rsidR="00902A0A">
              <w:rPr>
                <w:webHidden/>
              </w:rPr>
              <w:fldChar w:fldCharType="separate"/>
            </w:r>
            <w:r w:rsidR="004179D2">
              <w:rPr>
                <w:webHidden/>
              </w:rPr>
              <w:t>78</w:t>
            </w:r>
            <w:r w:rsidR="00902A0A">
              <w:rPr>
                <w:webHidden/>
              </w:rPr>
              <w:fldChar w:fldCharType="end"/>
            </w:r>
          </w:hyperlink>
        </w:p>
        <w:p w14:paraId="0BFF2EF5" w14:textId="3ADE5C01" w:rsidR="00902A0A" w:rsidRDefault="00220B96" w:rsidP="00902A0A">
          <w:pPr>
            <w:pStyle w:val="TOC1"/>
            <w:rPr>
              <w:rFonts w:eastAsiaTheme="minorEastAsia"/>
              <w:sz w:val="22"/>
              <w:szCs w:val="22"/>
            </w:rPr>
          </w:pPr>
          <w:hyperlink w:anchor="_Toc61885896" w:history="1">
            <w:r w:rsidR="00902A0A" w:rsidRPr="000A769D">
              <w:rPr>
                <w:rStyle w:val="Hyperlink"/>
              </w:rPr>
              <w:t>11. Research Plan</w:t>
            </w:r>
            <w:r w:rsidR="00902A0A">
              <w:rPr>
                <w:webHidden/>
              </w:rPr>
              <w:tab/>
            </w:r>
            <w:r w:rsidR="00902A0A">
              <w:rPr>
                <w:webHidden/>
              </w:rPr>
              <w:fldChar w:fldCharType="begin"/>
            </w:r>
            <w:r w:rsidR="00902A0A">
              <w:rPr>
                <w:webHidden/>
              </w:rPr>
              <w:instrText xml:space="preserve"> PAGEREF _Toc61885896 \h </w:instrText>
            </w:r>
            <w:r w:rsidR="00902A0A">
              <w:rPr>
                <w:webHidden/>
              </w:rPr>
            </w:r>
            <w:r w:rsidR="00902A0A">
              <w:rPr>
                <w:webHidden/>
              </w:rPr>
              <w:fldChar w:fldCharType="separate"/>
            </w:r>
            <w:r w:rsidR="004179D2">
              <w:rPr>
                <w:webHidden/>
              </w:rPr>
              <w:t>79</w:t>
            </w:r>
            <w:r w:rsidR="00902A0A">
              <w:rPr>
                <w:webHidden/>
              </w:rPr>
              <w:fldChar w:fldCharType="end"/>
            </w:r>
          </w:hyperlink>
        </w:p>
        <w:p w14:paraId="57B9323D" w14:textId="62055E70" w:rsidR="00902A0A" w:rsidRDefault="00220B96" w:rsidP="00902A0A">
          <w:pPr>
            <w:pStyle w:val="TOC1"/>
            <w:rPr>
              <w:rFonts w:eastAsiaTheme="minorEastAsia"/>
              <w:sz w:val="22"/>
              <w:szCs w:val="22"/>
            </w:rPr>
          </w:pPr>
          <w:hyperlink w:anchor="_Toc61885897" w:history="1">
            <w:r w:rsidR="00902A0A" w:rsidRPr="000A769D">
              <w:rPr>
                <w:rStyle w:val="Hyperlink"/>
              </w:rPr>
              <w:t>12. Risk and Contingency Plan</w:t>
            </w:r>
            <w:r w:rsidR="00902A0A">
              <w:rPr>
                <w:webHidden/>
              </w:rPr>
              <w:tab/>
            </w:r>
            <w:r w:rsidR="00902A0A">
              <w:rPr>
                <w:webHidden/>
              </w:rPr>
              <w:fldChar w:fldCharType="begin"/>
            </w:r>
            <w:r w:rsidR="00902A0A">
              <w:rPr>
                <w:webHidden/>
              </w:rPr>
              <w:instrText xml:space="preserve"> PAGEREF _Toc61885897 \h </w:instrText>
            </w:r>
            <w:r w:rsidR="00902A0A">
              <w:rPr>
                <w:webHidden/>
              </w:rPr>
            </w:r>
            <w:r w:rsidR="00902A0A">
              <w:rPr>
                <w:webHidden/>
              </w:rPr>
              <w:fldChar w:fldCharType="separate"/>
            </w:r>
            <w:r w:rsidR="004179D2">
              <w:rPr>
                <w:webHidden/>
              </w:rPr>
              <w:t>80</w:t>
            </w:r>
            <w:r w:rsidR="00902A0A">
              <w:rPr>
                <w:webHidden/>
              </w:rPr>
              <w:fldChar w:fldCharType="end"/>
            </w:r>
          </w:hyperlink>
        </w:p>
        <w:p w14:paraId="76C921B4" w14:textId="6A2EAD78" w:rsidR="00902A0A" w:rsidRDefault="00220B96" w:rsidP="00902A0A">
          <w:pPr>
            <w:pStyle w:val="TOC1"/>
            <w:rPr>
              <w:rFonts w:eastAsiaTheme="minorEastAsia"/>
              <w:sz w:val="22"/>
              <w:szCs w:val="22"/>
            </w:rPr>
          </w:pPr>
          <w:hyperlink w:anchor="_Toc61885898" w:history="1">
            <w:r w:rsidR="00902A0A" w:rsidRPr="000A769D">
              <w:rPr>
                <w:rStyle w:val="Hyperlink"/>
              </w:rPr>
              <w:t>References</w:t>
            </w:r>
            <w:r w:rsidR="00902A0A">
              <w:rPr>
                <w:webHidden/>
              </w:rPr>
              <w:tab/>
            </w:r>
            <w:r w:rsidR="00902A0A">
              <w:rPr>
                <w:webHidden/>
              </w:rPr>
              <w:fldChar w:fldCharType="begin"/>
            </w:r>
            <w:r w:rsidR="00902A0A">
              <w:rPr>
                <w:webHidden/>
              </w:rPr>
              <w:instrText xml:space="preserve"> PAGEREF _Toc61885898 \h </w:instrText>
            </w:r>
            <w:r w:rsidR="00902A0A">
              <w:rPr>
                <w:webHidden/>
              </w:rPr>
            </w:r>
            <w:r w:rsidR="00902A0A">
              <w:rPr>
                <w:webHidden/>
              </w:rPr>
              <w:fldChar w:fldCharType="separate"/>
            </w:r>
            <w:r w:rsidR="004179D2">
              <w:rPr>
                <w:webHidden/>
              </w:rPr>
              <w:t>81</w:t>
            </w:r>
            <w:r w:rsidR="00902A0A">
              <w:rPr>
                <w:webHidden/>
              </w:rPr>
              <w:fldChar w:fldCharType="end"/>
            </w:r>
          </w:hyperlink>
        </w:p>
        <w:p w14:paraId="1D1EE48A" w14:textId="77777777" w:rsidR="00902A0A" w:rsidRDefault="00902A0A" w:rsidP="00902A0A">
          <w:r>
            <w:rPr>
              <w:b/>
              <w:bCs/>
            </w:rPr>
            <w:fldChar w:fldCharType="end"/>
          </w:r>
        </w:p>
      </w:sdtContent>
    </w:sdt>
    <w:p w14:paraId="45323635" w14:textId="77777777" w:rsidR="00902A0A" w:rsidRPr="0045355A" w:rsidRDefault="00902A0A" w:rsidP="00902A0A">
      <w:r w:rsidRPr="0045355A">
        <w:br w:type="page"/>
      </w:r>
    </w:p>
    <w:p w14:paraId="3256724F" w14:textId="77777777" w:rsidR="00902A0A" w:rsidRPr="0045355A" w:rsidRDefault="00902A0A" w:rsidP="00902A0A">
      <w:pPr>
        <w:pStyle w:val="Heading1"/>
      </w:pPr>
      <w:bookmarkStart w:id="71" w:name="_Toc61885854"/>
      <w:r w:rsidRPr="0045355A">
        <w:lastRenderedPageBreak/>
        <w:t>Abstract</w:t>
      </w:r>
      <w:bookmarkEnd w:id="71"/>
    </w:p>
    <w:p w14:paraId="396C1F7C" w14:textId="77777777" w:rsidR="00902A0A" w:rsidRPr="005C2B0D" w:rsidRDefault="00902A0A" w:rsidP="00902A0A">
      <w:pPr>
        <w:pStyle w:val="FirstParagraph"/>
        <w:rPr>
          <w:iCs/>
          <w:szCs w:val="26"/>
        </w:rPr>
      </w:pPr>
      <w:r w:rsidRPr="005C2B0D">
        <w:rPr>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iCs/>
          <w:szCs w:val="26"/>
        </w:rPr>
        <w:t>can help</w:t>
      </w:r>
      <w:r w:rsidRPr="005C2B0D">
        <w:rPr>
          <w:iCs/>
          <w:szCs w:val="26"/>
        </w:rPr>
        <w:t xml:space="preserve"> reduce spend on customer relations. For this, one would need to understand and track customer behaviour to understand the indicators that make a customer likely to churn.</w:t>
      </w:r>
    </w:p>
    <w:p w14:paraId="0400A946" w14:textId="6222834D" w:rsidR="00902A0A" w:rsidRPr="005C2B0D" w:rsidRDefault="00902A0A" w:rsidP="00902A0A">
      <w:pPr>
        <w:pStyle w:val="BodyText"/>
        <w:rPr>
          <w:szCs w:val="26"/>
        </w:rPr>
      </w:pPr>
      <w:r w:rsidRPr="005C2B0D">
        <w:rPr>
          <w:szCs w:val="26"/>
        </w:rPr>
        <w:t xml:space="preserve">Datasets for customer churn are </w:t>
      </w:r>
      <w:r w:rsidR="00410C50">
        <w:rPr>
          <w:szCs w:val="26"/>
        </w:rPr>
        <w:t>pretty</w:t>
      </w:r>
      <w:r w:rsidRPr="005C2B0D">
        <w:rPr>
          <w:szCs w:val="26"/>
        </w:rPr>
        <w:t xml:space="preserve"> large and </w:t>
      </w:r>
      <w:r>
        <w:rPr>
          <w:szCs w:val="26"/>
        </w:rPr>
        <w:t xml:space="preserve">is </w:t>
      </w:r>
      <w:r w:rsidRPr="005C2B0D">
        <w:rPr>
          <w:szCs w:val="26"/>
        </w:rPr>
        <w:t xml:space="preserve">saved in large data warehouses where many features are present. Not all attributes are significant for churn predictions. Hence, feature engineering requires not only </w:t>
      </w:r>
      <w:r>
        <w:rPr>
          <w:szCs w:val="26"/>
        </w:rPr>
        <w:t xml:space="preserve">excessive </w:t>
      </w:r>
      <w:r w:rsidRPr="005C2B0D">
        <w:rPr>
          <w:szCs w:val="26"/>
        </w:rPr>
        <w:t xml:space="preserve">computation but a substantial amount of time as well. </w:t>
      </w:r>
    </w:p>
    <w:p w14:paraId="286A9203" w14:textId="77777777" w:rsidR="00902A0A" w:rsidRPr="005C2B0D" w:rsidRDefault="00902A0A" w:rsidP="00902A0A">
      <w:pPr>
        <w:pStyle w:val="BodyText"/>
        <w:rPr>
          <w:iCs/>
          <w:szCs w:val="26"/>
        </w:rPr>
      </w:pPr>
      <w:r w:rsidRPr="005C2B0D">
        <w:rPr>
          <w:szCs w:val="26"/>
        </w:rPr>
        <w:t xml:space="preserve">Through this research, we intend to find the model that can predict churn most accurately and the </w:t>
      </w:r>
      <w:r>
        <w:rPr>
          <w:szCs w:val="26"/>
        </w:rPr>
        <w:t>behaviour patterns</w:t>
      </w:r>
      <w:r w:rsidRPr="005C2B0D">
        <w:rPr>
          <w:szCs w:val="26"/>
        </w:rPr>
        <w:t xml:space="preserve"> that </w:t>
      </w:r>
      <w:r>
        <w:rPr>
          <w:szCs w:val="26"/>
        </w:rPr>
        <w:t xml:space="preserve">can </w:t>
      </w:r>
      <w:r w:rsidRPr="005C2B0D">
        <w:rPr>
          <w:szCs w:val="26"/>
        </w:rPr>
        <w:t xml:space="preserve">indicate customer churn. The aim is to predict churn accurately and showcase the variation in performance of various algorithms. </w:t>
      </w:r>
      <w:r w:rsidRPr="005C2B0D">
        <w:rPr>
          <w:iCs/>
          <w:szCs w:val="26"/>
        </w:rPr>
        <w:t>The dataset to be used for this research paper is the IBM Watson Dataset on customer churn in the Telecom industry.</w:t>
      </w:r>
    </w:p>
    <w:p w14:paraId="1B703DAE" w14:textId="77777777" w:rsidR="00902A0A" w:rsidRDefault="00902A0A" w:rsidP="00902A0A">
      <w:pPr>
        <w:rPr>
          <w:rFonts w:eastAsiaTheme="majorEastAsia"/>
          <w:b/>
          <w:bCs/>
          <w:color w:val="345A8A" w:themeColor="accent1" w:themeShade="B5"/>
          <w:sz w:val="32"/>
          <w:szCs w:val="32"/>
        </w:rPr>
      </w:pPr>
      <w:r>
        <w:br w:type="page"/>
      </w:r>
    </w:p>
    <w:p w14:paraId="3BFB05B7" w14:textId="77777777" w:rsidR="00902A0A" w:rsidRDefault="00902A0A" w:rsidP="00902A0A">
      <w:pPr>
        <w:pStyle w:val="Heading1"/>
      </w:pPr>
      <w:bookmarkStart w:id="72" w:name="_Toc61885855"/>
      <w:r>
        <w:lastRenderedPageBreak/>
        <w:t>List of Figures</w:t>
      </w:r>
      <w:bookmarkEnd w:id="72"/>
    </w:p>
    <w:p w14:paraId="28171E97" w14:textId="6CBDE995" w:rsidR="00902A0A" w:rsidRDefault="00902A0A" w:rsidP="00902A0A">
      <w:pPr>
        <w:pStyle w:val="BodyText"/>
      </w:pPr>
      <w:r>
        <w:t>Figure 1: Model Building Process…………</w:t>
      </w:r>
      <w:r w:rsidR="004C6309">
        <w:t>…..</w:t>
      </w:r>
      <w:r>
        <w:t>……………………………………….…………18</w:t>
      </w:r>
    </w:p>
    <w:p w14:paraId="19FD49EB" w14:textId="1F590D41" w:rsidR="00902A0A" w:rsidRDefault="00902A0A" w:rsidP="00902A0A">
      <w:pPr>
        <w:pStyle w:val="BodyText"/>
      </w:pPr>
      <w:r>
        <w:t>Figure 2: Research Plan and Timelines.……</w:t>
      </w:r>
      <w:r w:rsidR="00587A2F">
        <w:t>...</w:t>
      </w:r>
      <w:r>
        <w:t>…………………………</w:t>
      </w:r>
      <w:r w:rsidR="00520CFD">
        <w:t>...</w:t>
      </w:r>
      <w:r>
        <w:t>………………………22</w:t>
      </w:r>
    </w:p>
    <w:p w14:paraId="250985A7" w14:textId="77777777" w:rsidR="00902A0A" w:rsidRDefault="00902A0A" w:rsidP="00902A0A">
      <w:pPr>
        <w:pStyle w:val="BodyText"/>
      </w:pPr>
    </w:p>
    <w:p w14:paraId="795923DE" w14:textId="77777777" w:rsidR="00902A0A" w:rsidRDefault="00902A0A" w:rsidP="00902A0A">
      <w:pPr>
        <w:pStyle w:val="Heading1"/>
      </w:pPr>
      <w:bookmarkStart w:id="73" w:name="_Toc61885856"/>
      <w:r>
        <w:t>List of Tables</w:t>
      </w:r>
      <w:bookmarkEnd w:id="73"/>
    </w:p>
    <w:p w14:paraId="6BC1F16F" w14:textId="4E80BFD8" w:rsidR="00902A0A" w:rsidRDefault="00902A0A" w:rsidP="00036100">
      <w:pPr>
        <w:pStyle w:val="BodyText"/>
        <w:jc w:val="left"/>
      </w:pPr>
      <w:r>
        <w:t>Table 1: Risk and Contingency</w:t>
      </w:r>
      <w:r w:rsidR="00036100">
        <w:t xml:space="preserve"> </w:t>
      </w:r>
      <w:r>
        <w:t>Plan</w:t>
      </w:r>
      <w:r w:rsidR="00036100">
        <w:t>……………</w:t>
      </w:r>
      <w:r>
        <w:t>…………</w:t>
      </w:r>
      <w:r w:rsidR="00F47FF2">
        <w:t>…</w:t>
      </w:r>
      <w:r>
        <w:t>…………………………………..23</w:t>
      </w:r>
    </w:p>
    <w:p w14:paraId="0A581DD9" w14:textId="77777777" w:rsidR="00902A0A" w:rsidRDefault="00902A0A" w:rsidP="00902A0A">
      <w:pPr>
        <w:pStyle w:val="BodyText"/>
      </w:pPr>
    </w:p>
    <w:p w14:paraId="717DBE4F" w14:textId="77777777" w:rsidR="00902A0A" w:rsidRPr="003C277F" w:rsidRDefault="00902A0A" w:rsidP="00902A0A">
      <w:pPr>
        <w:pStyle w:val="Heading1"/>
      </w:pPr>
      <w:bookmarkStart w:id="74" w:name="_Toc61885857"/>
      <w:r>
        <w:t>List of Abbreviations</w:t>
      </w:r>
      <w:bookmarkEnd w:id="74"/>
    </w:p>
    <w:tbl>
      <w:tblPr>
        <w:tblW w:w="4780" w:type="dxa"/>
        <w:tblLook w:val="04A0" w:firstRow="1" w:lastRow="0" w:firstColumn="1" w:lastColumn="0" w:noHBand="0" w:noVBand="1"/>
      </w:tblPr>
      <w:tblGrid>
        <w:gridCol w:w="1076"/>
        <w:gridCol w:w="3820"/>
      </w:tblGrid>
      <w:tr w:rsidR="00902A0A" w:rsidRPr="007E4C64" w14:paraId="50DDF1D9" w14:textId="77777777" w:rsidTr="00902A0A">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CA8A"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53391B6C"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xploratory Data Analysis</w:t>
            </w:r>
          </w:p>
        </w:tc>
      </w:tr>
      <w:tr w:rsidR="00902A0A" w:rsidRPr="007E4C64" w14:paraId="258611CD"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93F615"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6054852E"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Support Vector Machine</w:t>
            </w:r>
          </w:p>
        </w:tc>
      </w:tr>
      <w:tr w:rsidR="00902A0A" w:rsidRPr="007E4C64" w14:paraId="1E1A1770"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65A204"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0D05444E"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K Nearest Neighbour</w:t>
            </w:r>
          </w:p>
        </w:tc>
      </w:tr>
      <w:tr w:rsidR="00902A0A" w:rsidRPr="007E4C64" w14:paraId="1F3CA1A7"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01F8E1"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68B5BDBB" w14:textId="77777777" w:rsidR="00902A0A" w:rsidRPr="007E4C64" w:rsidRDefault="00902A0A" w:rsidP="00902A0A">
            <w:pPr>
              <w:spacing w:after="0"/>
              <w:rPr>
                <w:rFonts w:ascii="Calibri" w:hAnsi="Calibri" w:cs="Calibri"/>
                <w:sz w:val="22"/>
                <w:szCs w:val="22"/>
              </w:rPr>
            </w:pPr>
            <w:r>
              <w:rPr>
                <w:rFonts w:ascii="Calibri" w:hAnsi="Calibri" w:cs="Calibri"/>
                <w:sz w:val="22"/>
                <w:szCs w:val="22"/>
              </w:rPr>
              <w:t>A</w:t>
            </w:r>
            <w:r w:rsidRPr="007E4C64">
              <w:rPr>
                <w:rFonts w:ascii="Calibri" w:hAnsi="Calibri" w:cs="Calibri"/>
                <w:sz w:val="22"/>
                <w:szCs w:val="22"/>
              </w:rPr>
              <w:t>rea under ROC Curve</w:t>
            </w:r>
          </w:p>
        </w:tc>
      </w:tr>
      <w:tr w:rsidR="00902A0A" w:rsidRPr="007E4C64" w14:paraId="07609ADD"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123AAA"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7A617208"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Receiver Operating Characteristics</w:t>
            </w:r>
          </w:p>
        </w:tc>
      </w:tr>
      <w:tr w:rsidR="00902A0A" w:rsidRPr="007E4C64" w14:paraId="4F3730F4"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21D0CD"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4C540B02"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xtreme Gradient Boosting</w:t>
            </w:r>
          </w:p>
        </w:tc>
      </w:tr>
      <w:tr w:rsidR="00902A0A" w:rsidRPr="007E4C64" w14:paraId="2F6CDE41"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5DE9B1"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14DAF81B"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daptive Boosting</w:t>
            </w:r>
          </w:p>
        </w:tc>
      </w:tr>
    </w:tbl>
    <w:p w14:paraId="7E973129" w14:textId="77777777" w:rsidR="00902A0A" w:rsidRPr="0045355A" w:rsidRDefault="00902A0A" w:rsidP="00902A0A">
      <w:pPr>
        <w:rPr>
          <w:rFonts w:eastAsiaTheme="majorEastAsia"/>
          <w:b/>
          <w:bCs/>
          <w:color w:val="345A8A" w:themeColor="accent1" w:themeShade="B5"/>
          <w:sz w:val="32"/>
          <w:szCs w:val="32"/>
        </w:rPr>
      </w:pPr>
      <w:bookmarkStart w:id="75" w:name="introduction"/>
      <w:r w:rsidRPr="0045355A">
        <w:br w:type="page"/>
      </w:r>
    </w:p>
    <w:p w14:paraId="0945F207" w14:textId="77777777" w:rsidR="00902A0A" w:rsidRPr="0045355A" w:rsidRDefault="00902A0A" w:rsidP="00902A0A">
      <w:pPr>
        <w:pStyle w:val="Heading1"/>
      </w:pPr>
      <w:bookmarkStart w:id="76" w:name="_Toc61617409"/>
      <w:bookmarkStart w:id="77" w:name="_Toc61885858"/>
      <w:bookmarkEnd w:id="75"/>
      <w:r w:rsidRPr="0045355A">
        <w:lastRenderedPageBreak/>
        <w:t xml:space="preserve">1. </w:t>
      </w:r>
      <w:bookmarkEnd w:id="76"/>
      <w:r w:rsidRPr="0045355A">
        <w:t>Background</w:t>
      </w:r>
      <w:bookmarkEnd w:id="77"/>
    </w:p>
    <w:p w14:paraId="5B629B08" w14:textId="77777777" w:rsidR="00902A0A" w:rsidRPr="0045355A" w:rsidRDefault="00902A0A" w:rsidP="00902A0A">
      <w:r w:rsidRPr="00DE19A3">
        <w:t>With the increase in the number of options consumers have in the Digital Age, for a company to be successful, it is vital to kee</w:t>
      </w:r>
      <w:r>
        <w:t xml:space="preserve">p costs low and profits high. </w:t>
      </w:r>
      <w:r w:rsidRPr="0045355A">
        <w:t xml:space="preserve">One of the most effective ways to do this is to retain the existing customer base and focus the </w:t>
      </w:r>
      <w:r>
        <w:t>remaining</w:t>
      </w:r>
      <w:r w:rsidRPr="0045355A">
        <w:t xml:space="preserve"> budget on </w:t>
      </w:r>
      <w:r>
        <w:t xml:space="preserve">the acquisition of </w:t>
      </w:r>
      <w:r w:rsidRPr="0045355A">
        <w:t>new customers.</w:t>
      </w:r>
    </w:p>
    <w:p w14:paraId="70E26D5A" w14:textId="77777777" w:rsidR="00902A0A" w:rsidRPr="0045355A" w:rsidRDefault="00902A0A" w:rsidP="00902A0A">
      <w:r w:rsidRPr="0045355A">
        <w:t xml:space="preserve">The retention of the existing customer base in a focused and systemic manner is to be done, or </w:t>
      </w:r>
      <w:r>
        <w:t>the company's</w:t>
      </w:r>
      <w:r w:rsidRPr="0045355A">
        <w:t xml:space="preserve"> bottom line can be affected. A targeted way to approach the end goal of customer retention is to flag customers that have a high probability to churn. Based on customer behaviour and attributes, if we can flag the customers that are likely to churn, we can run targeted campaigns to retain customers.</w:t>
      </w:r>
    </w:p>
    <w:p w14:paraId="398A01AB" w14:textId="77777777" w:rsidR="00902A0A" w:rsidRPr="0045355A" w:rsidRDefault="00902A0A" w:rsidP="00902A0A">
      <w:pPr>
        <w:pStyle w:val="Heading2"/>
      </w:pPr>
      <w:r w:rsidRPr="0045355A">
        <w:t>1.1 The need for Customer Churn Analysis</w:t>
      </w:r>
    </w:p>
    <w:p w14:paraId="7E6ECD37" w14:textId="77777777" w:rsidR="00902A0A" w:rsidRPr="0045355A" w:rsidRDefault="00902A0A" w:rsidP="00902A0A">
      <w:r w:rsidRPr="0045355A">
        <w:t>The ability to retain customers showcases the company's ability to run the business. With the digital ag</w:t>
      </w:r>
      <w:r>
        <w:t>e</w:t>
      </w:r>
      <w:r w:rsidRPr="0045355A">
        <w:t>, where everything is online, any business needs to understand customer behaviour and mentality</w:t>
      </w:r>
      <w:r>
        <w:t xml:space="preserve"> virtually</w:t>
      </w:r>
      <w:r w:rsidRPr="0045355A">
        <w:t xml:space="preserve">. The cost of customer churn in the Telecom Industry is approximately $10 billion annually </w:t>
      </w:r>
      <w:r w:rsidRPr="0045355A">
        <w:fldChar w:fldCharType="begin" w:fldLock="1"/>
      </w:r>
      <w:r w:rsidRPr="0045355A">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45355A">
        <w:fldChar w:fldCharType="separate"/>
      </w:r>
      <w:r w:rsidRPr="0045355A">
        <w:t>(</w:t>
      </w:r>
      <w:r w:rsidRPr="00C67A56">
        <w:rPr>
          <w:rStyle w:val="ReferenceLinkChar"/>
          <w:color w:val="auto"/>
        </w:rPr>
        <w:t>Castanedo et al., 2014</w:t>
      </w:r>
      <w:r w:rsidRPr="0045355A">
        <w:t>)</w:t>
      </w:r>
      <w:r w:rsidRPr="0045355A">
        <w:fldChar w:fldCharType="end"/>
      </w:r>
      <w:r w:rsidRPr="0045355A">
        <w:t xml:space="preserve">.  Customer acquisition costs are higher than customer retention by 700%; if we were to increase customer retention rates by just 5%, profits could see an increase from 25% to even 95% </w:t>
      </w:r>
      <w:r w:rsidRPr="00C67A56">
        <w:fldChar w:fldCharType="begin" w:fldLock="1"/>
      </w:r>
      <w:r w:rsidRPr="00C67A56">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67A56">
        <w:fldChar w:fldCharType="separate"/>
      </w:r>
      <w:r w:rsidRPr="00C67A56">
        <w:t>(</w:t>
      </w:r>
      <w:r w:rsidRPr="00C67A56">
        <w:rPr>
          <w:rStyle w:val="ReferenceLinkChar"/>
          <w:color w:val="auto"/>
        </w:rPr>
        <w:t>Hadden et al., 2006</w:t>
      </w:r>
      <w:r w:rsidRPr="00C67A56">
        <w:t>)</w:t>
      </w:r>
      <w:r w:rsidRPr="00C67A56">
        <w:fldChar w:fldCharType="end"/>
      </w:r>
      <w:r w:rsidRPr="0045355A">
        <w:t xml:space="preserve">. For a company to be profitable, it is thus essential to take pre-emptive action to retain customers that may churn. Churn is defined as the customers who stop using their specific services and plans for long periods. </w:t>
      </w:r>
    </w:p>
    <w:p w14:paraId="1F572C3D" w14:textId="0161DF98" w:rsidR="00902A0A" w:rsidRPr="0045355A" w:rsidRDefault="00902A0A" w:rsidP="00902A0A">
      <w:pPr>
        <w:rPr>
          <w:rFonts w:eastAsiaTheme="majorEastAsia"/>
          <w:b/>
          <w:bCs/>
          <w:color w:val="4F81BD" w:themeColor="accent1"/>
          <w:sz w:val="32"/>
          <w:szCs w:val="32"/>
        </w:rPr>
      </w:pPr>
      <w:r w:rsidRPr="0045355A">
        <w:t xml:space="preserve">In this post-pandemic age, where virtual presence via calls and mobile data is the top priority, customers </w:t>
      </w:r>
      <w:r>
        <w:t>are trying to reduce their</w:t>
      </w:r>
      <w:r w:rsidRPr="0045355A">
        <w:t xml:space="preserve"> monthly expenditure. Competitors are employing strategies such as offering low prices or value-add services to get consumers to switch. After acquiring a significant customer base, the companies monetize their customer base and turn a quick profit. Companies that can identify the bracket of people that are likely to leave and run targeted campaigns to showcase more value in their current offerings at a minimal budget are the </w:t>
      </w:r>
      <w:r>
        <w:t xml:space="preserve">ones </w:t>
      </w:r>
      <w:r w:rsidRPr="0045355A">
        <w:t>that will be successful in the long run.</w:t>
      </w:r>
      <w:r w:rsidRPr="0045355A">
        <w:br w:type="page"/>
      </w:r>
    </w:p>
    <w:p w14:paraId="6E48E41E" w14:textId="77777777" w:rsidR="00902A0A" w:rsidRPr="0045355A" w:rsidRDefault="00902A0A" w:rsidP="00902A0A">
      <w:pPr>
        <w:pStyle w:val="Heading2"/>
      </w:pPr>
      <w:r w:rsidRPr="0045355A">
        <w:lastRenderedPageBreak/>
        <w:t>1.2 Flagging customers and retention policies</w:t>
      </w:r>
    </w:p>
    <w:p w14:paraId="7D64496E" w14:textId="77777777" w:rsidR="00902A0A" w:rsidRPr="0045355A" w:rsidRDefault="00902A0A" w:rsidP="00902A0A">
      <w:r w:rsidRPr="0045355A">
        <w:rPr>
          <w:sz w:val="8"/>
        </w:rPr>
        <w:br/>
      </w:r>
      <w:r w:rsidRPr="0045355A">
        <w:t xml:space="preserve">As service providers contend for a customer's rights, customers are free to choose a service- provider from an ever-increasing set of corporations based on customer need. This increase in competition has led customers to expect tailor-made products at a fraction of the price </w:t>
      </w:r>
      <w:r w:rsidRPr="00D341CD">
        <w:fldChar w:fldCharType="begin" w:fldLock="1"/>
      </w:r>
      <w:r w:rsidRPr="00D341CD">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D341CD">
        <w:fldChar w:fldCharType="separate"/>
      </w:r>
      <w:r w:rsidRPr="00D341CD">
        <w:t>(Kuo et al., 2009)</w:t>
      </w:r>
      <w:r w:rsidRPr="00D341CD">
        <w:fldChar w:fldCharType="end"/>
      </w:r>
      <w:r w:rsidRPr="0045355A">
        <w:t xml:space="preserve">. Churned customers those customers that move from one service provider to another </w:t>
      </w:r>
      <w:r w:rsidRPr="00D341CD">
        <w:fldChar w:fldCharType="begin" w:fldLock="1"/>
      </w:r>
      <w:r w:rsidRPr="00D341CD">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D341CD">
        <w:fldChar w:fldCharType="separate"/>
      </w:r>
      <w:r w:rsidRPr="00D341CD">
        <w:t>(Ahmad et al., n.d.)</w:t>
      </w:r>
      <w:r w:rsidRPr="00D341CD">
        <w:fldChar w:fldCharType="end"/>
      </w:r>
      <w:r w:rsidRPr="0045355A">
        <w:t xml:space="preserve"> </w:t>
      </w:r>
      <w:r w:rsidRPr="00D341CD">
        <w:fldChar w:fldCharType="begin" w:fldLock="1"/>
      </w:r>
      <w:r w:rsidRPr="00D341CD">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D341CD">
        <w:fldChar w:fldCharType="separate"/>
      </w:r>
      <w:r w:rsidRPr="00D341CD">
        <w:t>(Andrews, 2019)</w:t>
      </w:r>
      <w:r w:rsidRPr="00D341CD">
        <w:fldChar w:fldCharType="end"/>
      </w:r>
      <w:r w:rsidRPr="0045355A">
        <w:t xml:space="preserve">. Churn can be due to the non-satisfaction of current services, better offerings from other service providers and even lifestyle changes. Companies use retention strategies </w:t>
      </w:r>
      <w:r w:rsidRPr="0045355A">
        <w:fldChar w:fldCharType="begin" w:fldLock="1"/>
      </w:r>
      <w:r w:rsidRPr="0045355A">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45355A">
        <w:fldChar w:fldCharType="separate"/>
      </w:r>
      <w:r w:rsidRPr="0045355A">
        <w:t>(</w:t>
      </w:r>
      <w:r w:rsidRPr="000E05DA">
        <w:t>Jahromi et al., 2014</w:t>
      </w:r>
      <w:r w:rsidRPr="0045355A">
        <w:t>)</w:t>
      </w:r>
      <w:r w:rsidRPr="0045355A">
        <w:fldChar w:fldCharType="end"/>
      </w:r>
      <w:r w:rsidRPr="0045355A">
        <w:t xml:space="preserve"> to maximize customer lifetime value by increasing the associated tenure. For telecom companies to reduce churn, it is vital to predicting specific metrics such as the high-risk customers, estimated time to attrite and likelihood to churn. </w:t>
      </w:r>
    </w:p>
    <w:p w14:paraId="0B620EF4" w14:textId="77777777" w:rsidR="00902A0A" w:rsidRPr="0045355A" w:rsidRDefault="00902A0A" w:rsidP="00902A0A">
      <w:r w:rsidRPr="0045355A">
        <w:t xml:space="preserve">The learnings from multiple such exercises have been introduced as deployable machine learning algorithms that have been iterated over and refined based on the evolving need to flag consumers more accurately. The selection of techniques to employ will depend on the model's performance on the selected dataset, be it meta-heuristic, data mining, machine learning or even deep learning techniques. In the customer's behaviour patterns, there is likely to be a few significant indicators as to why the customer is willing to take the active step of moving across service providers. We shall identify the attributes that can indicate churn in our methodology through this research. </w:t>
      </w:r>
    </w:p>
    <w:p w14:paraId="4BE46235" w14:textId="77777777" w:rsidR="00902A0A" w:rsidRPr="0045355A" w:rsidRDefault="00902A0A" w:rsidP="00902A0A">
      <w:pPr>
        <w:rPr>
          <w:rFonts w:eastAsiaTheme="majorEastAsia"/>
          <w:b/>
          <w:bCs/>
          <w:color w:val="345A8A" w:themeColor="accent1" w:themeShade="B5"/>
          <w:sz w:val="32"/>
          <w:szCs w:val="32"/>
        </w:rPr>
      </w:pPr>
      <w:r w:rsidRPr="0045355A">
        <w:br w:type="page"/>
      </w:r>
    </w:p>
    <w:p w14:paraId="1398749B" w14:textId="77777777" w:rsidR="00902A0A" w:rsidRPr="0045355A" w:rsidRDefault="00902A0A" w:rsidP="00902A0A">
      <w:pPr>
        <w:pStyle w:val="Heading1"/>
      </w:pPr>
      <w:bookmarkStart w:id="78" w:name="_Toc61885861"/>
      <w:r>
        <w:lastRenderedPageBreak/>
        <w:t>2</w:t>
      </w:r>
      <w:r w:rsidRPr="0045355A">
        <w:t>. Problem Statement</w:t>
      </w:r>
      <w:bookmarkEnd w:id="78"/>
      <w:r w:rsidRPr="0045355A">
        <w:t xml:space="preserve"> </w:t>
      </w:r>
    </w:p>
    <w:p w14:paraId="5ABE209E" w14:textId="77777777" w:rsidR="00902A0A" w:rsidRPr="0045355A" w:rsidRDefault="00902A0A" w:rsidP="00902A0A">
      <w:pPr>
        <w:pStyle w:val="BodyText"/>
      </w:pPr>
      <w:r w:rsidRPr="0045355A">
        <w:t>With the customer data acquired from the telecom company, we will accurately flag customers' bracket likely to churn. This research will help telecom companies leverage their database to predict and actively target campaigns to customers that might churn. The methodology can be a set standard in the industry where multiple machine learning algorithms can run on a newer dataset, we can monitor the accuracy of the model, and customers can be appropriately targeted.</w:t>
      </w:r>
    </w:p>
    <w:p w14:paraId="4AF64416" w14:textId="77777777" w:rsidR="00902A0A" w:rsidRPr="0045355A" w:rsidRDefault="00902A0A" w:rsidP="00902A0A">
      <w:pPr>
        <w:pStyle w:val="BodyText"/>
        <w:rPr>
          <w:rFonts w:eastAsiaTheme="majorEastAsia"/>
          <w:b/>
          <w:bCs/>
          <w:color w:val="345A8A" w:themeColor="accent1" w:themeShade="B5"/>
          <w:sz w:val="32"/>
          <w:szCs w:val="32"/>
        </w:rPr>
      </w:pPr>
      <w:r w:rsidRPr="0045355A">
        <w:t>The recommended model's primary users will be Telecom companies that wish to reduce customer attrition by leveraging what Data Science offers. Given that the model predicts customers that will churn accurately, this can be done with limited hardware and regular cadence.</w:t>
      </w:r>
      <w:bookmarkStart w:id="79" w:name="problem-statement"/>
      <w:bookmarkStart w:id="80" w:name="_Toc61617411"/>
    </w:p>
    <w:p w14:paraId="649ECF0A" w14:textId="77777777" w:rsidR="00902A0A" w:rsidRPr="00D61161" w:rsidRDefault="00902A0A" w:rsidP="00902A0A">
      <w:pPr>
        <w:pStyle w:val="Heading1"/>
      </w:pPr>
      <w:bookmarkStart w:id="81" w:name="_Toc61885862"/>
      <w:r w:rsidRPr="00D61161">
        <w:t xml:space="preserve">3. </w:t>
      </w:r>
      <w:bookmarkEnd w:id="79"/>
      <w:bookmarkEnd w:id="80"/>
      <w:r w:rsidRPr="00D61161">
        <w:t>Related Works</w:t>
      </w:r>
      <w:bookmarkEnd w:id="81"/>
    </w:p>
    <w:p w14:paraId="3B79A4AD" w14:textId="77777777" w:rsidR="00902A0A" w:rsidRPr="00D61161" w:rsidRDefault="00902A0A" w:rsidP="00902A0A">
      <w:pPr>
        <w:pStyle w:val="BodyText"/>
      </w:pPr>
      <w:r w:rsidRPr="00D61161">
        <w:t xml:space="preserve">The utilization of meta-heuristic models and machine learning was done to get accurate predictions on the telecom datasets. Some literature focused on enhancing the data itself via coherent pre-processing and efficient feature engineering techniques </w:t>
      </w:r>
      <w:r w:rsidRPr="00D61161">
        <w:fldChar w:fldCharType="begin" w:fldLock="1"/>
      </w:r>
      <w:r w:rsidRPr="00D6116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Pr="00D61161">
        <w:fldChar w:fldCharType="separate"/>
      </w:r>
      <w:r w:rsidRPr="00D61161">
        <w:t>(Ahmed and Maheswari, 2017a)</w:t>
      </w:r>
      <w:r w:rsidRPr="00D61161">
        <w:fldChar w:fldCharType="end"/>
      </w:r>
      <w:r w:rsidRPr="00D61161">
        <w:t xml:space="preserve">. In contrast, the others focused on using more complicated algorithms such as Artificial Neural Networks, Support Vector Machine to get higher accuracy </w:t>
      </w:r>
      <w:r w:rsidRPr="00D61161">
        <w:fldChar w:fldCharType="begin" w:fldLock="1"/>
      </w:r>
      <w:r w:rsidRPr="00D61161">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fldChar w:fldCharType="separate"/>
      </w:r>
      <w:r w:rsidRPr="00D61161">
        <w:t>(Apurvasree et al., 2019)</w:t>
      </w:r>
      <w:r w:rsidRPr="00D61161">
        <w:fldChar w:fldCharType="end"/>
      </w:r>
      <w:r w:rsidRPr="00D61161">
        <w:t xml:space="preserve">. With most papers focused on either data mining or modelling, some research employed novel techniques </w:t>
      </w:r>
      <w:r w:rsidRPr="00D61161">
        <w:fldChar w:fldCharType="begin" w:fldLock="1"/>
      </w:r>
      <w:r w:rsidRPr="00D61161">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Pr="00D61161">
        <w:fldChar w:fldCharType="separate"/>
      </w:r>
      <w:r w:rsidRPr="00D61161">
        <w:t>(Ahmed and Maheswari, 2017b)</w:t>
      </w:r>
      <w:r w:rsidRPr="00D61161">
        <w:fldChar w:fldCharType="end"/>
      </w:r>
      <w:r w:rsidRPr="00D61161">
        <w:t xml:space="preserve"> for prediction.</w:t>
      </w:r>
    </w:p>
    <w:p w14:paraId="44AF45DB" w14:textId="77777777" w:rsidR="00902A0A" w:rsidRPr="00D61161" w:rsidRDefault="00902A0A" w:rsidP="00902A0A">
      <w:pPr>
        <w:pStyle w:val="Heading2"/>
      </w:pPr>
      <w:bookmarkStart w:id="82" w:name="_Toc61885863"/>
      <w:r w:rsidRPr="00D61161">
        <w:t>3.1 Sampling, balancing techniques and pre-processing</w:t>
      </w:r>
      <w:bookmarkEnd w:id="82"/>
    </w:p>
    <w:p w14:paraId="1317C791" w14:textId="77777777" w:rsidR="00902A0A" w:rsidRPr="00D61161" w:rsidRDefault="00902A0A" w:rsidP="00902A0A">
      <w:pPr>
        <w:pStyle w:val="BodyText"/>
      </w:pPr>
      <w:r w:rsidRPr="00D61161">
        <w:t xml:space="preserve">The literature that uses balancing techniques such as under-sampling, random sampling, gradient boosting and weighted random forests tend to have a higher accuracy of attrition prediction </w:t>
      </w:r>
      <w:r w:rsidRPr="00D61161">
        <w:fldChar w:fldCharType="begin" w:fldLock="1"/>
      </w:r>
      <w:r w:rsidRPr="00D61161">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Pr="00D61161">
        <w:fldChar w:fldCharType="separate"/>
      </w:r>
      <w:r w:rsidRPr="00D61161">
        <w:t>(Burez and Van den Poel, 2009)</w:t>
      </w:r>
      <w:r w:rsidRPr="00D61161">
        <w:fldChar w:fldCharType="end"/>
      </w:r>
      <w:r w:rsidRPr="00D61161">
        <w:t xml:space="preserve">. Selected methods also decrease the strength of the model, such as random sampling. Some methods combine various balancing techniques such as Weighted Random Forest and sampling, including under-sampling and Synthetic Minority Oversampling Technique. The combination of specific sampling processes improves the value of F-measure and prediction strength </w:t>
      </w:r>
      <w:r w:rsidRPr="00D61161">
        <w:fldChar w:fldCharType="begin" w:fldLock="1"/>
      </w:r>
      <w:r w:rsidRPr="00D61161">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Pr="00D61161">
        <w:fldChar w:fldCharType="separate"/>
      </w:r>
      <w:r w:rsidRPr="00D61161">
        <w:t>(Effendy et al., 2014)</w:t>
      </w:r>
      <w:r w:rsidRPr="00D61161">
        <w:fldChar w:fldCharType="end"/>
      </w:r>
      <w:r w:rsidRPr="00D61161">
        <w:t>. Using only under-sampling alone is not significant.</w:t>
      </w:r>
    </w:p>
    <w:p w14:paraId="124FB376" w14:textId="77777777" w:rsidR="00902A0A" w:rsidRPr="00D61161" w:rsidRDefault="00902A0A" w:rsidP="00902A0A">
      <w:pPr>
        <w:pStyle w:val="BodyText"/>
      </w:pPr>
      <w:r w:rsidRPr="00D61161">
        <w:lastRenderedPageBreak/>
        <w:t xml:space="preserve">Boosting via AdaBoost or other boosting techniques was also proposed to improve customer churn prediction accuracy. Boosting combined with a basis learner such as logistic regression can help enhance model performance </w:t>
      </w:r>
      <w:r w:rsidRPr="00D61161">
        <w:fldChar w:fldCharType="begin" w:fldLock="1"/>
      </w:r>
      <w:r w:rsidRPr="00D61161">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Pr="00D61161">
        <w:fldChar w:fldCharType="separate"/>
      </w:r>
      <w:r w:rsidRPr="00D61161">
        <w:t>(Lu et al., 2014)</w:t>
      </w:r>
      <w:r w:rsidRPr="00D61161">
        <w:fldChar w:fldCharType="end"/>
      </w:r>
      <w:r w:rsidRPr="00D61161">
        <w:t>. The application of a combination of Synthetic Minority Oversampling Technique and AdaBoost has been employed to process the imbalanced data. Post the Synthetic Minority Oversampling Technique on the imbalanced data, AdaBoost is used on the balanced data to predict attrition.</w:t>
      </w:r>
    </w:p>
    <w:p w14:paraId="16A468AC" w14:textId="77777777" w:rsidR="00902A0A" w:rsidRPr="00D61161" w:rsidRDefault="00902A0A" w:rsidP="00902A0A">
      <w:pPr>
        <w:pStyle w:val="Heading2"/>
      </w:pPr>
      <w:bookmarkStart w:id="83" w:name="_Toc61885864"/>
      <w:r w:rsidRPr="00D61161">
        <w:t>3.2 Feature engineering and selection of attributes</w:t>
      </w:r>
      <w:bookmarkEnd w:id="83"/>
    </w:p>
    <w:p w14:paraId="3C5047CE" w14:textId="77777777" w:rsidR="00902A0A" w:rsidRPr="00D61161" w:rsidRDefault="00902A0A" w:rsidP="00902A0A">
      <w:pPr>
        <w:pStyle w:val="BodyText"/>
      </w:pPr>
      <w:r w:rsidRPr="00D61161">
        <w:t>Feature selection using Support Vector Machine based on the profit model selects the top features based on the profit model. The focus is on selecting the appropriate kernel functions to perform customer attrition better.</w:t>
      </w:r>
    </w:p>
    <w:p w14:paraId="6EDF81F3" w14:textId="77777777" w:rsidR="00902A0A" w:rsidRPr="00D61161" w:rsidRDefault="00902A0A" w:rsidP="00902A0A">
      <w:pPr>
        <w:pStyle w:val="Heading2"/>
      </w:pPr>
      <w:bookmarkStart w:id="84" w:name="_Toc61885865"/>
      <w:r w:rsidRPr="00D61161">
        <w:t>3.3 Ensemble methods</w:t>
      </w:r>
      <w:bookmarkEnd w:id="84"/>
    </w:p>
    <w:p w14:paraId="0F89387F" w14:textId="698FFC11" w:rsidR="00902A0A" w:rsidRPr="00D61161" w:rsidRDefault="00902A0A" w:rsidP="00902A0A">
      <w:pPr>
        <w:pStyle w:val="BodyText"/>
      </w:pPr>
      <w:r w:rsidRPr="00D61161">
        <w:t xml:space="preserve">Post combining the social and local features of the dataset, an ensemble model was designed. Data from a telecom operator was used for testing. The model contained a spreading activation algorithm that spread the social and local variables to combine these features. The prediction did improve in the ensemble approach compared to the individual models </w:t>
      </w:r>
      <w:r w:rsidRPr="00D61161">
        <w:fldChar w:fldCharType="begin" w:fldLock="1"/>
      </w:r>
      <w:r w:rsidRPr="00D61161">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Pr="00D61161">
        <w:fldChar w:fldCharType="separate"/>
      </w:r>
      <w:r w:rsidRPr="00D61161">
        <w:t>(Backiel et al., 2015)</w:t>
      </w:r>
      <w:r w:rsidRPr="00D61161">
        <w:fldChar w:fldCharType="end"/>
      </w:r>
      <w:r w:rsidRPr="00D61161">
        <w:t>. However, excluding non-customer nodes in the call graph leads to a reduction in the overall prediction of churn's effectiveness. The model's evaluation proves that the customer attrition prediction in terms of AUC and lift percentage is enhanced.</w:t>
      </w:r>
    </w:p>
    <w:p w14:paraId="1E49254C" w14:textId="24398814" w:rsidR="00902A0A" w:rsidRPr="00D61161" w:rsidRDefault="00902A0A" w:rsidP="00902A0A">
      <w:pPr>
        <w:pStyle w:val="BodyText"/>
      </w:pPr>
      <w:r w:rsidRPr="00D61161">
        <w:t>The next ensemble model proposed used consumer utilization of services and other behaviour patterns to predict churn</w:t>
      </w:r>
      <w:r w:rsidRPr="00D61161">
        <w:fldChar w:fldCharType="begin" w:fldLock="1"/>
      </w:r>
      <w:r w:rsidRPr="00D61161">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Pr="00D61161">
        <w:fldChar w:fldCharType="separate"/>
      </w:r>
      <w:r w:rsidRPr="00D61161">
        <w:t>(Ahmad et al., 2019)</w:t>
      </w:r>
      <w:r w:rsidRPr="00D61161">
        <w:fldChar w:fldCharType="end"/>
      </w:r>
      <w:r w:rsidRPr="00D61161">
        <w:t xml:space="preserve">. A binary classifier is built for attrition using decision trees and </w:t>
      </w:r>
      <w:r w:rsidR="00E3304E">
        <w:t>their</w:t>
      </w:r>
      <w:r w:rsidRPr="00D61161">
        <w:t xml:space="preserve"> ensembles, Gradient Boosted Trees and Random forest. Analyzing the research results showcases that the ensemble has better sensitivity and accuracy scores, especially for the improvement in the residual feedback </w:t>
      </w:r>
      <w:r w:rsidRPr="00D61161">
        <w:fldChar w:fldCharType="begin" w:fldLock="1"/>
      </w:r>
      <w:r w:rsidRPr="00D61161">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Pr="00D61161">
        <w:fldChar w:fldCharType="separate"/>
      </w:r>
      <w:r w:rsidRPr="00D61161">
        <w:t>(Jayaswal et al., 2016)</w:t>
      </w:r>
      <w:r w:rsidRPr="00D61161">
        <w:fldChar w:fldCharType="end"/>
      </w:r>
      <w:r w:rsidRPr="00D61161">
        <w:t>. This approach was not tested on real-world streaming data, leading to limited reliability on the prediction model.</w:t>
      </w:r>
    </w:p>
    <w:p w14:paraId="7728A12F" w14:textId="77777777" w:rsidR="00902A0A" w:rsidRPr="00D61161" w:rsidRDefault="00902A0A" w:rsidP="00902A0A">
      <w:pPr>
        <w:rPr>
          <w:rFonts w:eastAsiaTheme="majorEastAsia"/>
          <w:b/>
          <w:bCs/>
          <w:color w:val="4F81BD" w:themeColor="accent1"/>
          <w:sz w:val="28"/>
          <w:szCs w:val="32"/>
        </w:rPr>
      </w:pPr>
      <w:r w:rsidRPr="00D61161">
        <w:br w:type="page"/>
      </w:r>
    </w:p>
    <w:p w14:paraId="6CBC7A56" w14:textId="77777777" w:rsidR="00902A0A" w:rsidRPr="00D61161" w:rsidRDefault="00902A0A" w:rsidP="00902A0A">
      <w:pPr>
        <w:pStyle w:val="Heading2"/>
      </w:pPr>
      <w:bookmarkStart w:id="85" w:name="_Toc61885866"/>
      <w:r w:rsidRPr="00D61161">
        <w:lastRenderedPageBreak/>
        <w:t>3.4 Machine learning techniques</w:t>
      </w:r>
      <w:bookmarkEnd w:id="85"/>
    </w:p>
    <w:p w14:paraId="15AE3599" w14:textId="77777777" w:rsidR="00902A0A" w:rsidRPr="00D61161" w:rsidRDefault="00902A0A" w:rsidP="00902A0A">
      <w:pPr>
        <w:pStyle w:val="BodyText"/>
      </w:pPr>
      <w:r w:rsidRPr="00D61161">
        <w:t xml:space="preserve">Post-pre-processing of data with Principle Component Analysis, multiple machine learning models were applied on customer data to determine the customers that will churn. The models of neural networks, support vector machines, multi-layer perceptron and Bayesian networks were applied to the data. Support vector machine provides higher accuracy than the Bayesian network and Multi-Layer Perceptron </w:t>
      </w:r>
      <w:r w:rsidRPr="00D61161">
        <w:fldChar w:fldCharType="begin" w:fldLock="1"/>
      </w:r>
      <w:r w:rsidRPr="00D61161">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Pr="00D61161">
        <w:fldChar w:fldCharType="separate"/>
      </w:r>
      <w:r w:rsidRPr="00D61161">
        <w:t>(Brandusoiu et al., 2016)</w:t>
      </w:r>
      <w:r w:rsidRPr="00D61161">
        <w:fldChar w:fldCharType="end"/>
      </w:r>
      <w:r w:rsidRPr="00D61161">
        <w:t>. The robustness of the model is under consideration as it employs individual models and not an ensemble model.</w:t>
      </w:r>
    </w:p>
    <w:p w14:paraId="574AE7E7" w14:textId="77777777" w:rsidR="00902A0A" w:rsidRPr="00D61161" w:rsidRDefault="00902A0A" w:rsidP="00902A0A">
      <w:pPr>
        <w:pStyle w:val="BodyText"/>
      </w:pPr>
      <w:r w:rsidRPr="00D61161">
        <w:t xml:space="preserve">An improved balanced random forest was proposed to obtain more accurate customer churn numbers. This approach combines cost-sensitive attributes and sampling methods, along with Random forests, to predict attrition </w:t>
      </w:r>
      <w:r w:rsidRPr="00D61161">
        <w:fldChar w:fldCharType="begin" w:fldLock="1"/>
      </w:r>
      <w:r w:rsidRPr="00D61161">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Pr="00D61161">
        <w:fldChar w:fldCharType="separate"/>
      </w:r>
      <w:r w:rsidRPr="00D61161">
        <w:t>(Xie et al., 2009)</w:t>
      </w:r>
      <w:r w:rsidRPr="00D61161">
        <w:fldChar w:fldCharType="end"/>
      </w:r>
      <w:r w:rsidRPr="00D61161">
        <w:t xml:space="preserve">. </w:t>
      </w:r>
    </w:p>
    <w:p w14:paraId="6FAF6108" w14:textId="53C6195A" w:rsidR="00902A0A" w:rsidRPr="00D61161" w:rsidRDefault="00902A0A" w:rsidP="00902A0A">
      <w:pPr>
        <w:pStyle w:val="BodyText"/>
      </w:pPr>
      <w:r w:rsidRPr="00D61161">
        <w:t xml:space="preserve">A combination of logistic regression and </w:t>
      </w:r>
      <w:r w:rsidR="00E3304E">
        <w:t xml:space="preserve">a </w:t>
      </w:r>
      <w:r w:rsidRPr="00D61161">
        <w:t>decision tree model was proposed to perform customer churn. To understand the impact of each feature on attrition, Logistic Regression was used, and the Decision Tree provides a visual representation of the strategies being employed for the same. This also reduces the time to predict churn and results in a restricted number of classes.</w:t>
      </w:r>
    </w:p>
    <w:p w14:paraId="01D17933" w14:textId="48C6E720" w:rsidR="00BE1EA2" w:rsidRDefault="00902A0A" w:rsidP="003C7977">
      <w:pPr>
        <w:pStyle w:val="BodyText"/>
      </w:pPr>
      <w:r w:rsidRPr="00D61161">
        <w:t>This proposed work focuses on efficient data processing, selection of significant features in an interpretable manner and efficient feature engineering on the IBM Telecom Dataset. This will be followed by supervised models of Logistic Regression, Decision Trees, Naïve Bayes, Random Forest and SVM. From the classical machine learning models, we shall get explainable results that can help the business with actionable insights. We will then work on Black-Box machine learning models and ensemble models to focus on improving the accuracy for churn prediction.</w:t>
      </w:r>
    </w:p>
    <w:p w14:paraId="29487C90" w14:textId="77777777" w:rsidR="00902A0A" w:rsidRPr="00D61161" w:rsidRDefault="00902A0A" w:rsidP="00902A0A">
      <w:pPr>
        <w:pStyle w:val="BodyText"/>
      </w:pPr>
    </w:p>
    <w:tbl>
      <w:tblPr>
        <w:tblW w:w="9651" w:type="dxa"/>
        <w:tblLook w:val="04A0" w:firstRow="1" w:lastRow="0" w:firstColumn="1" w:lastColumn="0" w:noHBand="0" w:noVBand="1"/>
      </w:tblPr>
      <w:tblGrid>
        <w:gridCol w:w="880"/>
        <w:gridCol w:w="1566"/>
        <w:gridCol w:w="900"/>
        <w:gridCol w:w="2520"/>
        <w:gridCol w:w="2420"/>
        <w:gridCol w:w="1365"/>
      </w:tblGrid>
      <w:tr w:rsidR="00902A0A" w:rsidRPr="00D61161" w14:paraId="44DC8B2F" w14:textId="77777777" w:rsidTr="00902A0A">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12DCCDC9"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3BCF6499"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1E530D7D"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733927F5"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72BEE101"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1FCADF12"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Results</w:t>
            </w:r>
          </w:p>
        </w:tc>
      </w:tr>
      <w:tr w:rsidR="00902A0A" w:rsidRPr="00D61161" w14:paraId="1C6DD408" w14:textId="77777777" w:rsidTr="00902A0A">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5BD4552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1</w:t>
            </w:r>
          </w:p>
        </w:tc>
        <w:tc>
          <w:tcPr>
            <w:tcW w:w="1566" w:type="dxa"/>
            <w:tcBorders>
              <w:top w:val="nil"/>
              <w:left w:val="nil"/>
              <w:bottom w:val="single" w:sz="4" w:space="0" w:color="auto"/>
              <w:right w:val="single" w:sz="4" w:space="0" w:color="auto"/>
            </w:tcBorders>
            <w:shd w:val="clear" w:color="auto" w:fill="auto"/>
            <w:vAlign w:val="center"/>
            <w:hideMark/>
          </w:tcPr>
          <w:p w14:paraId="7BD3932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Ebrah and Elnasir,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7EC14523"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2019</w:t>
            </w:r>
          </w:p>
        </w:tc>
        <w:tc>
          <w:tcPr>
            <w:tcW w:w="2520" w:type="dxa"/>
            <w:tcBorders>
              <w:top w:val="nil"/>
              <w:left w:val="nil"/>
              <w:bottom w:val="single" w:sz="4" w:space="0" w:color="auto"/>
              <w:right w:val="single" w:sz="4" w:space="0" w:color="auto"/>
            </w:tcBorders>
            <w:shd w:val="clear" w:color="auto" w:fill="auto"/>
            <w:vAlign w:val="center"/>
            <w:hideMark/>
          </w:tcPr>
          <w:p w14:paraId="57864739"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Holdout validation</w:t>
            </w:r>
            <w:r w:rsidRPr="00D61161">
              <w:rPr>
                <w:rFonts w:ascii="Calibri" w:hAnsi="Calibri" w:cs="Calibri"/>
                <w:sz w:val="22"/>
                <w:szCs w:val="22"/>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55674B1E"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Naïve Bayes</w:t>
            </w:r>
            <w:r w:rsidRPr="00D61161">
              <w:rPr>
                <w:rFonts w:ascii="Calibri" w:hAnsi="Calibri" w:cs="Calibri"/>
                <w:sz w:val="22"/>
                <w:szCs w:val="22"/>
              </w:rPr>
              <w:br/>
              <w:t>SVM</w:t>
            </w:r>
            <w:r w:rsidRPr="00D61161">
              <w:rPr>
                <w:rFonts w:ascii="Calibri" w:hAnsi="Calibri" w:cs="Calibri"/>
                <w:sz w:val="22"/>
                <w:szCs w:val="22"/>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76B9AFF0"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AUC:</w:t>
            </w:r>
          </w:p>
          <w:p w14:paraId="4C9F758F"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xml:space="preserve"> 0.817</w:t>
            </w:r>
            <w:r w:rsidRPr="00D61161">
              <w:rPr>
                <w:rFonts w:ascii="Calibri" w:hAnsi="Calibri" w:cs="Calibri"/>
                <w:sz w:val="22"/>
                <w:szCs w:val="22"/>
              </w:rPr>
              <w:br/>
              <w:t>0.837</w:t>
            </w:r>
            <w:r w:rsidRPr="00D61161">
              <w:rPr>
                <w:rFonts w:ascii="Calibri" w:hAnsi="Calibri" w:cs="Calibri"/>
                <w:sz w:val="22"/>
                <w:szCs w:val="22"/>
              </w:rPr>
              <w:br/>
              <w:t>0.761</w:t>
            </w:r>
          </w:p>
        </w:tc>
      </w:tr>
      <w:tr w:rsidR="00902A0A" w:rsidRPr="00D61161" w14:paraId="645A2CB4" w14:textId="77777777" w:rsidTr="00902A0A">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3C6BEBA8"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lastRenderedPageBreak/>
              <w:t> 2</w:t>
            </w:r>
          </w:p>
        </w:tc>
        <w:tc>
          <w:tcPr>
            <w:tcW w:w="1566" w:type="dxa"/>
            <w:tcBorders>
              <w:top w:val="nil"/>
              <w:left w:val="nil"/>
              <w:bottom w:val="single" w:sz="4" w:space="0" w:color="auto"/>
              <w:right w:val="single" w:sz="4" w:space="0" w:color="auto"/>
            </w:tcBorders>
            <w:shd w:val="clear" w:color="auto" w:fill="auto"/>
            <w:noWrap/>
            <w:vAlign w:val="center"/>
            <w:hideMark/>
          </w:tcPr>
          <w:p w14:paraId="133C6114"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w:t>
            </w: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Apurvasree et al.,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0E64F5F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2019</w:t>
            </w:r>
          </w:p>
        </w:tc>
        <w:tc>
          <w:tcPr>
            <w:tcW w:w="2520" w:type="dxa"/>
            <w:tcBorders>
              <w:top w:val="nil"/>
              <w:left w:val="nil"/>
              <w:bottom w:val="single" w:sz="4" w:space="0" w:color="auto"/>
              <w:right w:val="single" w:sz="4" w:space="0" w:color="auto"/>
            </w:tcBorders>
            <w:shd w:val="clear" w:color="auto" w:fill="auto"/>
            <w:noWrap/>
            <w:vAlign w:val="center"/>
            <w:hideMark/>
          </w:tcPr>
          <w:p w14:paraId="523CB2F6"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Data Visualization </w:t>
            </w:r>
          </w:p>
        </w:tc>
        <w:tc>
          <w:tcPr>
            <w:tcW w:w="2420" w:type="dxa"/>
            <w:tcBorders>
              <w:top w:val="nil"/>
              <w:left w:val="nil"/>
              <w:bottom w:val="single" w:sz="4" w:space="0" w:color="auto"/>
              <w:right w:val="single" w:sz="4" w:space="0" w:color="auto"/>
            </w:tcBorders>
            <w:shd w:val="clear" w:color="auto" w:fill="auto"/>
            <w:noWrap/>
            <w:vAlign w:val="center"/>
            <w:hideMark/>
          </w:tcPr>
          <w:p w14:paraId="7DAA63FA"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Random Forest</w:t>
            </w:r>
          </w:p>
          <w:p w14:paraId="0CCA5B25"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Logistic Regression</w:t>
            </w:r>
          </w:p>
          <w:p w14:paraId="4A174E84"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SVM </w:t>
            </w:r>
          </w:p>
        </w:tc>
        <w:tc>
          <w:tcPr>
            <w:tcW w:w="1365" w:type="dxa"/>
            <w:tcBorders>
              <w:top w:val="nil"/>
              <w:left w:val="nil"/>
              <w:bottom w:val="single" w:sz="4" w:space="0" w:color="auto"/>
              <w:right w:val="single" w:sz="4" w:space="0" w:color="auto"/>
            </w:tcBorders>
            <w:shd w:val="clear" w:color="auto" w:fill="auto"/>
            <w:noWrap/>
            <w:vAlign w:val="center"/>
            <w:hideMark/>
          </w:tcPr>
          <w:p w14:paraId="7B2C0101"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xml:space="preserve"> Accuracy: </w:t>
            </w:r>
          </w:p>
          <w:p w14:paraId="622F8882"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0.75%</w:t>
            </w:r>
          </w:p>
          <w:p w14:paraId="5494DAE3"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0.88%</w:t>
            </w:r>
          </w:p>
          <w:p w14:paraId="6D9E1360"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2%</w:t>
            </w:r>
          </w:p>
        </w:tc>
      </w:tr>
      <w:tr w:rsidR="00902A0A" w:rsidRPr="002C1FF0" w14:paraId="488CF1F4" w14:textId="77777777" w:rsidTr="00902A0A">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7271E5B5"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3 </w:t>
            </w:r>
          </w:p>
        </w:tc>
        <w:tc>
          <w:tcPr>
            <w:tcW w:w="1566" w:type="dxa"/>
            <w:tcBorders>
              <w:top w:val="nil"/>
              <w:left w:val="nil"/>
              <w:bottom w:val="single" w:sz="4" w:space="0" w:color="auto"/>
              <w:right w:val="single" w:sz="4" w:space="0" w:color="auto"/>
            </w:tcBorders>
            <w:shd w:val="clear" w:color="auto" w:fill="auto"/>
            <w:noWrap/>
            <w:vAlign w:val="center"/>
            <w:hideMark/>
          </w:tcPr>
          <w:p w14:paraId="1686354F"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Induja and Eswaramurthy, 2015)</w:t>
            </w:r>
            <w:r w:rsidRPr="00D61161">
              <w:rPr>
                <w:rFonts w:ascii="Calibri" w:hAnsi="Calibri" w:cs="Calibri"/>
                <w:sz w:val="22"/>
                <w:szCs w:val="22"/>
              </w:rPr>
              <w:fldChar w:fldCharType="end"/>
            </w:r>
            <w:r w:rsidRPr="00D61161">
              <w:rPr>
                <w:rFonts w:ascii="Calibri" w:hAnsi="Calibri" w:cs="Calibri"/>
                <w:sz w:val="22"/>
                <w:szCs w:val="22"/>
              </w:rPr>
              <w:t> </w:t>
            </w:r>
          </w:p>
        </w:tc>
        <w:tc>
          <w:tcPr>
            <w:tcW w:w="900" w:type="dxa"/>
            <w:tcBorders>
              <w:top w:val="nil"/>
              <w:left w:val="nil"/>
              <w:bottom w:val="single" w:sz="4" w:space="0" w:color="auto"/>
              <w:right w:val="single" w:sz="4" w:space="0" w:color="auto"/>
            </w:tcBorders>
            <w:shd w:val="clear" w:color="auto" w:fill="auto"/>
            <w:noWrap/>
            <w:vAlign w:val="center"/>
            <w:hideMark/>
          </w:tcPr>
          <w:p w14:paraId="35B7E88C"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2016 </w:t>
            </w:r>
          </w:p>
        </w:tc>
        <w:tc>
          <w:tcPr>
            <w:tcW w:w="2520" w:type="dxa"/>
            <w:tcBorders>
              <w:top w:val="nil"/>
              <w:left w:val="nil"/>
              <w:bottom w:val="single" w:sz="4" w:space="0" w:color="auto"/>
              <w:right w:val="single" w:sz="4" w:space="0" w:color="auto"/>
            </w:tcBorders>
            <w:shd w:val="clear" w:color="auto" w:fill="auto"/>
            <w:noWrap/>
            <w:vAlign w:val="center"/>
            <w:hideMark/>
          </w:tcPr>
          <w:p w14:paraId="6B611C52"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BAT Algorithm</w:t>
            </w:r>
            <w:r w:rsidRPr="00D61161">
              <w:rPr>
                <w:rFonts w:ascii="Calibri" w:hAnsi="Calibri" w:cs="Calibri"/>
                <w:sz w:val="22"/>
                <w:szCs w:val="22"/>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07887159"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Naïve Bayes </w:t>
            </w:r>
          </w:p>
        </w:tc>
        <w:tc>
          <w:tcPr>
            <w:tcW w:w="1365" w:type="dxa"/>
            <w:tcBorders>
              <w:top w:val="nil"/>
              <w:left w:val="nil"/>
              <w:bottom w:val="single" w:sz="4" w:space="0" w:color="auto"/>
              <w:right w:val="single" w:sz="4" w:space="0" w:color="auto"/>
            </w:tcBorders>
            <w:shd w:val="clear" w:color="auto" w:fill="auto"/>
            <w:noWrap/>
            <w:vAlign w:val="center"/>
            <w:hideMark/>
          </w:tcPr>
          <w:p w14:paraId="18712B0B" w14:textId="77777777" w:rsidR="00902A0A" w:rsidRPr="002C1FF0" w:rsidRDefault="00902A0A" w:rsidP="00902A0A">
            <w:pPr>
              <w:spacing w:after="0"/>
              <w:jc w:val="center"/>
              <w:rPr>
                <w:rFonts w:ascii="Calibri" w:hAnsi="Calibri" w:cs="Calibri"/>
                <w:sz w:val="22"/>
                <w:szCs w:val="22"/>
              </w:rPr>
            </w:pPr>
            <w:r w:rsidRPr="00D61161">
              <w:rPr>
                <w:rFonts w:ascii="Calibri" w:hAnsi="Calibri" w:cs="Calibri"/>
                <w:sz w:val="22"/>
                <w:szCs w:val="22"/>
              </w:rPr>
              <w:t>AUC</w:t>
            </w:r>
            <w:r w:rsidRPr="00D61161">
              <w:rPr>
                <w:rFonts w:ascii="Calibri" w:hAnsi="Calibri" w:cs="Calibri"/>
                <w:sz w:val="22"/>
                <w:szCs w:val="22"/>
              </w:rPr>
              <w:br/>
              <w:t>83%</w:t>
            </w:r>
            <w:r w:rsidRPr="002C1FF0">
              <w:rPr>
                <w:rFonts w:ascii="Calibri" w:hAnsi="Calibri" w:cs="Calibri"/>
                <w:sz w:val="22"/>
                <w:szCs w:val="22"/>
              </w:rPr>
              <w:t> </w:t>
            </w:r>
          </w:p>
        </w:tc>
      </w:tr>
    </w:tbl>
    <w:p w14:paraId="254DFC64" w14:textId="77777777" w:rsidR="00902A0A" w:rsidRDefault="00902A0A" w:rsidP="00902A0A">
      <w:pPr>
        <w:pStyle w:val="Heading1"/>
      </w:pPr>
      <w:bookmarkStart w:id="86" w:name="_Toc61885867"/>
      <w:bookmarkStart w:id="87" w:name="aim-and-objectives"/>
      <w:bookmarkStart w:id="88" w:name="_Toc61617413"/>
      <w:r>
        <w:t>4. Research Questions</w:t>
      </w:r>
      <w:bookmarkEnd w:id="86"/>
    </w:p>
    <w:p w14:paraId="3BD85C53" w14:textId="77777777" w:rsidR="00902A0A" w:rsidRDefault="00902A0A" w:rsidP="00902A0A">
      <w:pPr>
        <w:pStyle w:val="BodyText"/>
      </w:pPr>
      <w:r>
        <w:t>The following research questions have been formulated based on the literature review done so far in the field of customer churn:</w:t>
      </w:r>
    </w:p>
    <w:p w14:paraId="765AA761" w14:textId="77777777" w:rsidR="00902A0A" w:rsidRDefault="00902A0A" w:rsidP="00902A0A">
      <w:pPr>
        <w:pStyle w:val="BodyText"/>
        <w:widowControl/>
        <w:numPr>
          <w:ilvl w:val="0"/>
          <w:numId w:val="27"/>
        </w:numPr>
        <w:autoSpaceDE/>
        <w:autoSpaceDN/>
        <w:adjustRightInd/>
        <w:jc w:val="left"/>
      </w:pPr>
      <w:r>
        <w:t>Is there a clear conclusion in terms of the best overall modelling approach, be it classical machine learning or more complicated algorithms?</w:t>
      </w:r>
    </w:p>
    <w:p w14:paraId="0ED41C2B" w14:textId="77777777" w:rsidR="00902A0A" w:rsidRDefault="00902A0A" w:rsidP="00902A0A">
      <w:pPr>
        <w:pStyle w:val="BodyText"/>
        <w:widowControl/>
        <w:numPr>
          <w:ilvl w:val="0"/>
          <w:numId w:val="27"/>
        </w:numPr>
        <w:autoSpaceDE/>
        <w:autoSpaceDN/>
        <w:adjustRightInd/>
        <w:jc w:val="left"/>
      </w:pPr>
      <w:r>
        <w:t>Does the presence of multicollinearity, outliers or missing values in the training data impact the accuracy of customer churn prediction?</w:t>
      </w:r>
    </w:p>
    <w:p w14:paraId="7A494EB2" w14:textId="77777777" w:rsidR="00902A0A" w:rsidRDefault="00902A0A" w:rsidP="00902A0A">
      <w:pPr>
        <w:pStyle w:val="BodyText"/>
        <w:widowControl/>
        <w:numPr>
          <w:ilvl w:val="0"/>
          <w:numId w:val="27"/>
        </w:numPr>
        <w:autoSpaceDE/>
        <w:autoSpaceDN/>
        <w:adjustRightInd/>
        <w:jc w:val="left"/>
      </w:pPr>
      <w:r>
        <w:t>Do techniques such as hyperparameter tuning result in significantly better models?</w:t>
      </w:r>
    </w:p>
    <w:p w14:paraId="695D01E4" w14:textId="77777777" w:rsidR="00902A0A" w:rsidRDefault="00902A0A" w:rsidP="00902A0A">
      <w:pPr>
        <w:pStyle w:val="BodyText"/>
        <w:widowControl/>
        <w:numPr>
          <w:ilvl w:val="0"/>
          <w:numId w:val="27"/>
        </w:numPr>
        <w:autoSpaceDE/>
        <w:autoSpaceDN/>
        <w:adjustRightInd/>
        <w:jc w:val="left"/>
      </w:pPr>
      <w:r>
        <w:t>Can we suggest balancing techniques for increasing the accuracy of the model?</w:t>
      </w:r>
    </w:p>
    <w:p w14:paraId="301E7227" w14:textId="77777777" w:rsidR="00902A0A" w:rsidRDefault="00902A0A" w:rsidP="00902A0A">
      <w:pPr>
        <w:pStyle w:val="BodyText"/>
        <w:widowControl/>
        <w:numPr>
          <w:ilvl w:val="0"/>
          <w:numId w:val="27"/>
        </w:numPr>
        <w:autoSpaceDE/>
        <w:autoSpaceDN/>
        <w:adjustRightInd/>
        <w:jc w:val="left"/>
      </w:pPr>
      <w:r>
        <w:t xml:space="preserve">Can we trust the results obtained from interpretable models? </w:t>
      </w:r>
    </w:p>
    <w:p w14:paraId="1B0E1258" w14:textId="77777777" w:rsidR="00902A0A" w:rsidRPr="001F056F" w:rsidRDefault="00902A0A" w:rsidP="00902A0A">
      <w:pPr>
        <w:pStyle w:val="BodyText"/>
        <w:widowControl/>
        <w:numPr>
          <w:ilvl w:val="0"/>
          <w:numId w:val="27"/>
        </w:numPr>
        <w:autoSpaceDE/>
        <w:autoSpaceDN/>
        <w:adjustRightInd/>
        <w:jc w:val="left"/>
      </w:pPr>
      <w:r>
        <w:t>Do statistically significant features mean that the business can take actionable insights directly?</w:t>
      </w:r>
    </w:p>
    <w:p w14:paraId="39C66E57" w14:textId="77777777" w:rsidR="00780660" w:rsidRDefault="00780660">
      <w:pPr>
        <w:widowControl/>
        <w:autoSpaceDE/>
        <w:autoSpaceDN/>
        <w:adjustRightInd/>
        <w:spacing w:before="0" w:after="200" w:line="240" w:lineRule="auto"/>
        <w:jc w:val="left"/>
        <w:rPr>
          <w:rFonts w:eastAsiaTheme="majorEastAsia"/>
          <w:b/>
          <w:bCs/>
          <w:color w:val="345A8A" w:themeColor="accent1" w:themeShade="B5"/>
          <w:sz w:val="40"/>
          <w:szCs w:val="32"/>
        </w:rPr>
      </w:pPr>
      <w:bookmarkStart w:id="89" w:name="_Toc61885868"/>
      <w:r>
        <w:br w:type="page"/>
      </w:r>
    </w:p>
    <w:p w14:paraId="05E27B16" w14:textId="36A38231" w:rsidR="00902A0A" w:rsidRPr="0045355A" w:rsidRDefault="00902A0A" w:rsidP="00902A0A">
      <w:pPr>
        <w:pStyle w:val="Heading1"/>
      </w:pPr>
      <w:r>
        <w:lastRenderedPageBreak/>
        <w:t>5</w:t>
      </w:r>
      <w:r w:rsidRPr="0045355A">
        <w:t>. Aim and Objectives</w:t>
      </w:r>
      <w:bookmarkEnd w:id="87"/>
      <w:bookmarkEnd w:id="88"/>
      <w:bookmarkEnd w:id="89"/>
    </w:p>
    <w:p w14:paraId="6786ED7B" w14:textId="12BF693C" w:rsidR="00902A0A" w:rsidRDefault="00902A0A" w:rsidP="0092079B">
      <w:pPr>
        <w:pStyle w:val="BodyText"/>
      </w:pPr>
      <w:bookmarkStart w:id="90" w:name="significance-of-the-study"/>
      <w:bookmarkStart w:id="91" w:name="_Toc61617414"/>
      <w:r w:rsidRPr="009E4E8E">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3E5173BB" w14:textId="77777777" w:rsidR="00902A0A" w:rsidRPr="009E4E8E" w:rsidRDefault="00902A0A" w:rsidP="00902A0A">
      <w:pPr>
        <w:pStyle w:val="BodyText"/>
      </w:pPr>
      <w:r w:rsidRPr="009E4E8E">
        <w:t>The objectives of the research are based on the above aim and are as follows:</w:t>
      </w:r>
    </w:p>
    <w:p w14:paraId="55D1A3ED" w14:textId="77777777" w:rsidR="00902A0A" w:rsidRPr="009E4E8E" w:rsidRDefault="00902A0A" w:rsidP="00902A0A">
      <w:pPr>
        <w:pStyle w:val="BodyText"/>
        <w:widowControl/>
        <w:numPr>
          <w:ilvl w:val="0"/>
          <w:numId w:val="13"/>
        </w:numPr>
        <w:autoSpaceDE/>
        <w:autoSpaceDN/>
        <w:adjustRightInd/>
      </w:pPr>
      <w:r w:rsidRPr="009E4E8E">
        <w:t>To analyze the relationship and visualize patterns of customer behaviour to indicate to the telecom company if a customer is going to churn</w:t>
      </w:r>
    </w:p>
    <w:p w14:paraId="668A9084" w14:textId="71C7713A" w:rsidR="00902A0A" w:rsidRPr="009E4E8E" w:rsidRDefault="00902A0A" w:rsidP="00902A0A">
      <w:pPr>
        <w:pStyle w:val="BodyText"/>
        <w:widowControl/>
        <w:numPr>
          <w:ilvl w:val="0"/>
          <w:numId w:val="13"/>
        </w:numPr>
        <w:autoSpaceDE/>
        <w:autoSpaceDN/>
        <w:adjustRightInd/>
      </w:pPr>
      <w:r w:rsidRPr="009E4E8E">
        <w:t>To suggest suitable feature engineering steps to extract the most value from the data</w:t>
      </w:r>
      <w:r w:rsidR="00E3304E">
        <w:t>,</w:t>
      </w:r>
      <w:r w:rsidRPr="009E4E8E">
        <w:t xml:space="preserve"> including picking the most significant features </w:t>
      </w:r>
    </w:p>
    <w:p w14:paraId="6CD6F47D" w14:textId="77777777" w:rsidR="00902A0A" w:rsidRPr="009E4E8E" w:rsidRDefault="00902A0A" w:rsidP="00902A0A">
      <w:pPr>
        <w:pStyle w:val="BodyText"/>
        <w:widowControl/>
        <w:numPr>
          <w:ilvl w:val="0"/>
          <w:numId w:val="13"/>
        </w:numPr>
        <w:autoSpaceDE/>
        <w:autoSpaceDN/>
        <w:adjustRightInd/>
      </w:pPr>
      <w:r w:rsidRPr="009E4E8E">
        <w:t>To find appropriate balancing techniques to enhance the model performance on the dataset</w:t>
      </w:r>
    </w:p>
    <w:p w14:paraId="0D6E45C4" w14:textId="77777777" w:rsidR="00902A0A" w:rsidRDefault="00902A0A" w:rsidP="00902A0A">
      <w:pPr>
        <w:pStyle w:val="BodyText"/>
        <w:widowControl/>
        <w:numPr>
          <w:ilvl w:val="0"/>
          <w:numId w:val="13"/>
        </w:numPr>
        <w:autoSpaceDE/>
        <w:autoSpaceDN/>
        <w:adjustRightInd/>
      </w:pPr>
      <w:r w:rsidRPr="009E4E8E">
        <w:t>To compare the classification or predictive models to identify the most accurate model to determine the customers that will churn</w:t>
      </w:r>
    </w:p>
    <w:p w14:paraId="5A772879" w14:textId="77777777" w:rsidR="00902A0A" w:rsidRDefault="00902A0A" w:rsidP="00902A0A">
      <w:pPr>
        <w:pStyle w:val="BodyText"/>
        <w:widowControl/>
        <w:numPr>
          <w:ilvl w:val="0"/>
          <w:numId w:val="13"/>
        </w:numPr>
        <w:autoSpaceDE/>
        <w:autoSpaceDN/>
        <w:adjustRightInd/>
      </w:pPr>
      <w:r>
        <w:t>To understand the factors and behaviour of consumers that leads to customer attrition in the telecom industry</w:t>
      </w:r>
    </w:p>
    <w:p w14:paraId="2858939C" w14:textId="77777777" w:rsidR="00902A0A" w:rsidRPr="0036000B" w:rsidRDefault="00902A0A" w:rsidP="00902A0A">
      <w:pPr>
        <w:pStyle w:val="BodyText"/>
        <w:widowControl/>
        <w:numPr>
          <w:ilvl w:val="0"/>
          <w:numId w:val="13"/>
        </w:numPr>
        <w:autoSpaceDE/>
        <w:autoSpaceDN/>
        <w:adjustRightInd/>
      </w:pPr>
      <w:r>
        <w:t>To evaluate the performance of the models to identify the appropriate models</w:t>
      </w:r>
    </w:p>
    <w:p w14:paraId="69237F7E" w14:textId="77777777" w:rsidR="00902A0A" w:rsidRPr="0045355A" w:rsidRDefault="00902A0A" w:rsidP="00902A0A">
      <w:pPr>
        <w:pStyle w:val="Heading1"/>
      </w:pPr>
      <w:bookmarkStart w:id="92" w:name="_Toc61885869"/>
      <w:r>
        <w:t>6</w:t>
      </w:r>
      <w:r w:rsidRPr="0045355A">
        <w:t xml:space="preserve">. Significance of the </w:t>
      </w:r>
      <w:bookmarkEnd w:id="90"/>
      <w:bookmarkEnd w:id="91"/>
      <w:r w:rsidRPr="0045355A">
        <w:t>research</w:t>
      </w:r>
      <w:bookmarkEnd w:id="92"/>
    </w:p>
    <w:p w14:paraId="2FE9495F" w14:textId="0B4FAE9E" w:rsidR="00902A0A" w:rsidRDefault="00902A0A" w:rsidP="00C0592D">
      <w:pPr>
        <w:pStyle w:val="BodyText"/>
        <w:rPr>
          <w:rFonts w:eastAsiaTheme="majorEastAsia"/>
          <w:b/>
          <w:bCs/>
          <w:color w:val="345A8A" w:themeColor="accent1" w:themeShade="B5"/>
          <w:sz w:val="32"/>
          <w:szCs w:val="32"/>
        </w:rPr>
      </w:pPr>
      <w:r>
        <w:t>The research is contributing to the explanation and interpretation of the prediction of various predictive models to support decision making and increase the bottom line of the company by flagging customers that are going to churn. This will help customer allocate budget and time to the customers that are likely to churn by running targeted campaigns. The sales team will be able to offer value-adds to high-risk and high-value customers. This can help the company document the pain points faced by its customers and can ultimately help aid in fundamental policy changes that can increase the overall profit.</w:t>
      </w:r>
      <w:bookmarkStart w:id="93" w:name="scope-of-the-study"/>
      <w:bookmarkStart w:id="94" w:name="_Toc61617415"/>
      <w:r>
        <w:br w:type="page"/>
      </w:r>
    </w:p>
    <w:p w14:paraId="23B07F1B" w14:textId="77777777" w:rsidR="00902A0A" w:rsidRPr="0045355A" w:rsidRDefault="00902A0A" w:rsidP="00902A0A">
      <w:pPr>
        <w:pStyle w:val="Heading1"/>
      </w:pPr>
      <w:bookmarkStart w:id="95" w:name="_Toc61885870"/>
      <w:r>
        <w:lastRenderedPageBreak/>
        <w:t>7</w:t>
      </w:r>
      <w:r w:rsidRPr="0045355A">
        <w:t>. Scope of the study</w:t>
      </w:r>
      <w:bookmarkEnd w:id="93"/>
      <w:bookmarkEnd w:id="94"/>
      <w:bookmarkEnd w:id="95"/>
    </w:p>
    <w:p w14:paraId="4508EE1F" w14:textId="77777777" w:rsidR="00902A0A" w:rsidRPr="0045355A" w:rsidRDefault="00902A0A" w:rsidP="00902A0A">
      <w:pPr>
        <w:pStyle w:val="BodyText"/>
      </w:pPr>
      <w:r w:rsidRPr="0045355A">
        <w:t>Due to the limitation of the time frame in this research, the scope of the research will be limited to the below points:</w:t>
      </w:r>
    </w:p>
    <w:p w14:paraId="02A407C3" w14:textId="77777777" w:rsidR="00902A0A" w:rsidRPr="0045355A" w:rsidRDefault="00902A0A" w:rsidP="00902A0A">
      <w:pPr>
        <w:pStyle w:val="BodyText"/>
        <w:widowControl/>
        <w:numPr>
          <w:ilvl w:val="0"/>
          <w:numId w:val="24"/>
        </w:numPr>
        <w:autoSpaceDE/>
        <w:autoSpaceDN/>
        <w:adjustRightInd/>
      </w:pPr>
      <w:r w:rsidRPr="0045355A">
        <w:t>The data for the study has directly been obtained from the authorized source</w:t>
      </w:r>
      <w:r>
        <w:t>,</w:t>
      </w:r>
      <w:r w:rsidRPr="0045355A">
        <w:t xml:space="preserve"> and data validation will not be part of this research</w:t>
      </w:r>
    </w:p>
    <w:p w14:paraId="69CA77EA" w14:textId="77777777" w:rsidR="00902A0A" w:rsidRPr="0045355A" w:rsidRDefault="00902A0A" w:rsidP="00902A0A">
      <w:pPr>
        <w:pStyle w:val="BodyText"/>
        <w:widowControl/>
        <w:numPr>
          <w:ilvl w:val="0"/>
          <w:numId w:val="24"/>
        </w:numPr>
        <w:autoSpaceDE/>
        <w:autoSpaceDN/>
        <w:adjustRightInd/>
      </w:pPr>
      <w:r w:rsidRPr="0045355A">
        <w:t>The research will include the development and evaluation of various machine learning algorithms. The latest algorithms such as Neural Networks and Deep learning will not be considered as a part of this study due to a lack of resources and time</w:t>
      </w:r>
    </w:p>
    <w:p w14:paraId="17672F11" w14:textId="30F27978" w:rsidR="00902A0A" w:rsidRPr="0045355A" w:rsidRDefault="00902A0A" w:rsidP="00902A0A">
      <w:pPr>
        <w:pStyle w:val="BodyText"/>
        <w:widowControl/>
        <w:numPr>
          <w:ilvl w:val="0"/>
          <w:numId w:val="24"/>
        </w:numPr>
        <w:autoSpaceDE/>
        <w:autoSpaceDN/>
        <w:adjustRightInd/>
      </w:pPr>
      <w:r w:rsidRPr="0045355A">
        <w:t>The study will limit the use of classification algorithms such as logistic regression, decision tree, K-nearest Neighbour as a part of interpretable models, whereas random forest, support vector machine, gradient boosting</w:t>
      </w:r>
      <w:r w:rsidR="00E3304E">
        <w:t>,</w:t>
      </w:r>
      <w:r w:rsidRPr="0045355A">
        <w:t xml:space="preserve"> and XGBoost will be leveraged as black</w:t>
      </w:r>
      <w:r>
        <w:t>-</w:t>
      </w:r>
      <w:r w:rsidRPr="0045355A">
        <w:t>box models for this study</w:t>
      </w:r>
    </w:p>
    <w:p w14:paraId="6C856E99" w14:textId="77777777" w:rsidR="00902A0A" w:rsidRPr="0045355A" w:rsidRDefault="00902A0A" w:rsidP="00902A0A">
      <w:pPr>
        <w:pStyle w:val="BodyText"/>
        <w:widowControl/>
        <w:numPr>
          <w:ilvl w:val="0"/>
          <w:numId w:val="24"/>
        </w:numPr>
        <w:autoSpaceDE/>
        <w:autoSpaceDN/>
        <w:adjustRightInd/>
      </w:pPr>
      <w:r>
        <w:t>We will focus on models that are interpretable. If time permits, we will attempt to use other models to perform customer attrition analysis</w:t>
      </w:r>
    </w:p>
    <w:p w14:paraId="55F0D21A" w14:textId="77777777" w:rsidR="00902A0A" w:rsidRPr="0045355A" w:rsidRDefault="00902A0A" w:rsidP="00902A0A">
      <w:pPr>
        <w:rPr>
          <w:rFonts w:eastAsiaTheme="majorEastAsia"/>
          <w:b/>
          <w:bCs/>
          <w:color w:val="345A8A" w:themeColor="accent1" w:themeShade="B5"/>
          <w:sz w:val="32"/>
          <w:szCs w:val="32"/>
        </w:rPr>
      </w:pPr>
      <w:bookmarkStart w:id="96" w:name="research-methodology"/>
      <w:bookmarkStart w:id="97" w:name="_Toc61617416"/>
      <w:r w:rsidRPr="0045355A">
        <w:br w:type="page"/>
      </w:r>
    </w:p>
    <w:p w14:paraId="12B9064A" w14:textId="77777777" w:rsidR="00902A0A" w:rsidRPr="0045355A" w:rsidRDefault="00902A0A" w:rsidP="00902A0A">
      <w:pPr>
        <w:pStyle w:val="Heading1"/>
      </w:pPr>
      <w:bookmarkStart w:id="98" w:name="_Toc61885871"/>
      <w:r>
        <w:lastRenderedPageBreak/>
        <w:t xml:space="preserve"> 8</w:t>
      </w:r>
      <w:r w:rsidRPr="0045355A">
        <w:t>. Research Methodology</w:t>
      </w:r>
      <w:bookmarkEnd w:id="96"/>
      <w:bookmarkEnd w:id="97"/>
      <w:bookmarkEnd w:id="98"/>
    </w:p>
    <w:p w14:paraId="5F330C5D" w14:textId="77777777" w:rsidR="00902A0A" w:rsidRPr="0045355A" w:rsidRDefault="00902A0A" w:rsidP="00902A0A">
      <w:pPr>
        <w:pStyle w:val="Heading2"/>
      </w:pPr>
      <w:bookmarkStart w:id="99" w:name="_Toc61885872"/>
      <w:r>
        <w:t>8</w:t>
      </w:r>
      <w:r w:rsidRPr="0045355A">
        <w:t>.1 Business Understanding</w:t>
      </w:r>
      <w:bookmarkEnd w:id="99"/>
    </w:p>
    <w:p w14:paraId="446E3090" w14:textId="576A0525" w:rsidR="00902A0A" w:rsidRPr="0045355A" w:rsidRDefault="00902A0A" w:rsidP="00902A0A">
      <w:pPr>
        <w:pStyle w:val="BodyText"/>
      </w:pPr>
      <w:r w:rsidRPr="0045355A">
        <w:t>In this paper, we were able to identify that the telecom industry is a</w:t>
      </w:r>
      <w:r w:rsidR="00410C50">
        <w:t xml:space="preserve"> high</w:t>
      </w:r>
      <w:r w:rsidRPr="0045355A">
        <w:t>ly competitive industry where customers have the free will to move across companies if they believe they are getting more value with another service provider. We also noted that based on the customer's behaviour patterns, we would have indicators to note if a customer might churn or not. Since the cost of retention is much higher than customer acquisition, it is vital to the company's survival to identify the customers likely to churn and run campaigns to retain the existing customer base. It was also observed that a reduction of customer attrition of 5% could lead to profit margins increasing from 25% to 95%</w:t>
      </w:r>
      <w:r>
        <w:t xml:space="preserve"> </w:t>
      </w:r>
      <w:r w:rsidRPr="00690F61">
        <w:fldChar w:fldCharType="begin" w:fldLock="1"/>
      </w:r>
      <w:r w:rsidRPr="00690F6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fldChar w:fldCharType="separate"/>
      </w:r>
      <w:r w:rsidRPr="00690F61">
        <w:t>(Hadden et al., 2006)</w:t>
      </w:r>
      <w:r w:rsidRPr="00690F61">
        <w:fldChar w:fldCharType="end"/>
      </w:r>
      <w:r w:rsidRPr="00D228F6">
        <w:t xml:space="preserve">. </w:t>
      </w:r>
      <w:r w:rsidRPr="0045355A">
        <w:t>In the telecom industry</w:t>
      </w:r>
      <w:r w:rsidR="00E3304E">
        <w:t>,</w:t>
      </w:r>
      <w:r w:rsidRPr="0045355A">
        <w:t xml:space="preserve"> where the approximated annual cost of customer attrition is $ 10 billion annually </w:t>
      </w:r>
      <w:r w:rsidRPr="00787F25">
        <w:fldChar w:fldCharType="begin" w:fldLock="1"/>
      </w:r>
      <w:r w:rsidRPr="00787F2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787F25">
        <w:fldChar w:fldCharType="separate"/>
      </w:r>
      <w:r w:rsidRPr="00787F25">
        <w:t>(</w:t>
      </w:r>
      <w:r w:rsidRPr="00787F25">
        <w:rPr>
          <w:rStyle w:val="ReferenceLinkChar"/>
          <w:color w:val="auto"/>
        </w:rPr>
        <w:t>Castanedo et al., 2014</w:t>
      </w:r>
      <w:r w:rsidRPr="00787F25">
        <w:t>)</w:t>
      </w:r>
      <w:r w:rsidRPr="00787F25">
        <w:fldChar w:fldCharType="end"/>
      </w:r>
      <w:r w:rsidRPr="00787F25">
        <w:t>,</w:t>
      </w:r>
      <w:r w:rsidRPr="0045355A">
        <w:t xml:space="preserve"> and 30% </w:t>
      </w:r>
      <w:r w:rsidR="00E3304E">
        <w:t xml:space="preserve">of </w:t>
      </w:r>
      <w:r w:rsidRPr="0045355A">
        <w:t xml:space="preserve">customers churn on average, there is a substantial need to perform active targeting to retain the customer base. </w:t>
      </w:r>
    </w:p>
    <w:p w14:paraId="5249E9EA" w14:textId="77777777" w:rsidR="00902A0A" w:rsidRPr="0045355A" w:rsidRDefault="00902A0A" w:rsidP="00902A0A">
      <w:pPr>
        <w:pStyle w:val="Heading2"/>
      </w:pPr>
      <w:bookmarkStart w:id="100" w:name="_Toc61885873"/>
      <w:r>
        <w:t>8</w:t>
      </w:r>
      <w:r w:rsidRPr="0045355A">
        <w:t>.2 Data Understanding</w:t>
      </w:r>
      <w:bookmarkEnd w:id="100"/>
      <w:r w:rsidRPr="0045355A">
        <w:t xml:space="preserve"> </w:t>
      </w:r>
    </w:p>
    <w:p w14:paraId="789F9B88" w14:textId="420C5157" w:rsidR="00902A0A" w:rsidRPr="0045355A" w:rsidRDefault="00902A0A" w:rsidP="00902A0A">
      <w:pPr>
        <w:pStyle w:val="BodyText"/>
      </w:pPr>
      <w:r w:rsidRPr="0045355A">
        <w:t xml:space="preserve">There are various data sources used to predict churn in the telecom industry through the literature survey. In this research, we shall be using the IBM Watson Telecom churn data found </w:t>
      </w:r>
      <w:r>
        <w:t>o</w:t>
      </w:r>
      <w:r w:rsidRPr="0045355A">
        <w:t xml:space="preserve">n the Kaggle website. The telecom churn data consists of </w:t>
      </w:r>
      <w:r>
        <w:t>8</w:t>
      </w:r>
      <w:r w:rsidRPr="0045355A">
        <w:t>043 rows and 21 attributes at a customer id level. The data has a combination of numerical and categorical variables that can be used as feature variables to predict the target variable churn. Churn is indicated within the dataset as a "Yes" or a "No"</w:t>
      </w:r>
      <w:r w:rsidR="00E3304E">
        <w:t>,</w:t>
      </w:r>
      <w:r w:rsidRPr="0045355A">
        <w:t xml:space="preserve"> indicating if a customer has churned or not churned respectively. This data presented is for the last month based on which predictions are to be made.</w:t>
      </w:r>
    </w:p>
    <w:p w14:paraId="1E1EB555" w14:textId="77777777" w:rsidR="00902A0A" w:rsidRPr="0045355A" w:rsidRDefault="00902A0A" w:rsidP="00902A0A">
      <w:pPr>
        <w:pStyle w:val="BodyText"/>
      </w:pPr>
      <w:r w:rsidRPr="0045355A">
        <w:t>The given data consists of multiple factors about the customers regarding lifestyle, behaviour in a Yes or No format that can be leveraged post-processing. It is presented in a .csv format with customer attributes information as metadata.</w:t>
      </w:r>
    </w:p>
    <w:p w14:paraId="1B1F3A59" w14:textId="77777777" w:rsidR="00902A0A" w:rsidRPr="0045355A" w:rsidRDefault="00902A0A" w:rsidP="00902A0A">
      <w:pPr>
        <w:pStyle w:val="BodyText"/>
      </w:pPr>
    </w:p>
    <w:p w14:paraId="180E3237" w14:textId="77777777" w:rsidR="00902A0A" w:rsidRPr="0045355A" w:rsidRDefault="00902A0A" w:rsidP="00902A0A">
      <w:pPr>
        <w:pStyle w:val="BodyText"/>
      </w:pPr>
    </w:p>
    <w:p w14:paraId="73A91F33" w14:textId="77777777" w:rsidR="00902A0A" w:rsidRPr="0045355A" w:rsidRDefault="00902A0A" w:rsidP="00902A0A">
      <w:pPr>
        <w:pStyle w:val="BodyText"/>
      </w:pPr>
      <w:r w:rsidRPr="0045355A">
        <w:t xml:space="preserve">The information obtained from the data can be broken down into four broad categories and is as follows </w:t>
      </w:r>
      <w:r w:rsidRPr="0045355A">
        <w:fldChar w:fldCharType="begin" w:fldLock="1"/>
      </w:r>
      <w:r w:rsidRPr="0045355A">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45355A">
        <w:fldChar w:fldCharType="separate"/>
      </w:r>
      <w:r w:rsidRPr="0045355A">
        <w:t>(Ebrah and Elnasir, 2019)</w:t>
      </w:r>
      <w:r w:rsidRPr="0045355A">
        <w:fldChar w:fldCharType="end"/>
      </w:r>
      <w:r w:rsidRPr="0045355A">
        <w:t>:</w:t>
      </w:r>
    </w:p>
    <w:p w14:paraId="3A1EE2B6" w14:textId="77777777" w:rsidR="00902A0A" w:rsidRPr="0045355A" w:rsidRDefault="00902A0A" w:rsidP="00902A0A">
      <w:pPr>
        <w:pStyle w:val="BodyText"/>
        <w:widowControl/>
        <w:numPr>
          <w:ilvl w:val="0"/>
          <w:numId w:val="23"/>
        </w:numPr>
        <w:autoSpaceDE/>
        <w:autoSpaceDN/>
        <w:adjustRightInd/>
      </w:pPr>
      <w:r w:rsidRPr="0045355A">
        <w:t>Services that the customer may be using such as streaming movies and tv, technical support, device protection, online backup and service, broadband services</w:t>
      </w:r>
    </w:p>
    <w:p w14:paraId="4DEC2B45" w14:textId="77777777" w:rsidR="00902A0A" w:rsidRPr="0045355A" w:rsidRDefault="00902A0A" w:rsidP="00902A0A">
      <w:pPr>
        <w:pStyle w:val="BodyText"/>
        <w:widowControl/>
        <w:numPr>
          <w:ilvl w:val="0"/>
          <w:numId w:val="23"/>
        </w:numPr>
        <w:autoSpaceDE/>
        <w:autoSpaceDN/>
        <w:adjustRightInd/>
      </w:pPr>
      <w:r w:rsidRPr="0045355A">
        <w:t>Account Information of the customer such as customer tenure, total costing, monthly charges, paperless billing, payment method</w:t>
      </w:r>
    </w:p>
    <w:p w14:paraId="7844D705" w14:textId="77777777" w:rsidR="00902A0A" w:rsidRPr="0045355A" w:rsidRDefault="00902A0A" w:rsidP="00902A0A">
      <w:pPr>
        <w:pStyle w:val="BodyText"/>
        <w:widowControl/>
        <w:numPr>
          <w:ilvl w:val="0"/>
          <w:numId w:val="23"/>
        </w:numPr>
        <w:autoSpaceDE/>
        <w:autoSpaceDN/>
        <w:adjustRightInd/>
      </w:pPr>
      <w:r w:rsidRPr="0045355A">
        <w:t>Demographic information such as age, gender, information about dependents and partners</w:t>
      </w:r>
    </w:p>
    <w:p w14:paraId="03F9DCAC" w14:textId="77777777" w:rsidR="00902A0A" w:rsidRPr="0045355A" w:rsidRDefault="00902A0A" w:rsidP="00902A0A">
      <w:pPr>
        <w:pStyle w:val="Heading2"/>
      </w:pPr>
      <w:bookmarkStart w:id="101" w:name="_Toc61885874"/>
      <w:r>
        <w:t>8</w:t>
      </w:r>
      <w:r w:rsidRPr="0045355A">
        <w:t>.3 Data Preparation</w:t>
      </w:r>
      <w:bookmarkEnd w:id="101"/>
    </w:p>
    <w:p w14:paraId="23935DB8" w14:textId="77777777" w:rsidR="00902A0A" w:rsidRPr="0045355A" w:rsidRDefault="00902A0A" w:rsidP="00902A0A">
      <w:pPr>
        <w:pStyle w:val="BodyText"/>
      </w:pPr>
      <w:r w:rsidRPr="0045355A">
        <w:t xml:space="preserve">We shall carefully analyze the data, understand the data patterns through visualizations and proceed with the following steps in detail. </w:t>
      </w:r>
    </w:p>
    <w:p w14:paraId="677F2E43" w14:textId="77777777" w:rsidR="00902A0A" w:rsidRPr="0045355A" w:rsidRDefault="00902A0A" w:rsidP="00902A0A">
      <w:pPr>
        <w:pStyle w:val="Heading3"/>
      </w:pPr>
      <w:bookmarkStart w:id="102" w:name="_Toc61885875"/>
      <w:r>
        <w:t>8</w:t>
      </w:r>
      <w:r w:rsidRPr="0045355A">
        <w:t>.3.1 Data Cleaning</w:t>
      </w:r>
      <w:bookmarkEnd w:id="102"/>
    </w:p>
    <w:p w14:paraId="151EB90D" w14:textId="5C1102A5" w:rsidR="00902A0A" w:rsidRPr="0045355A" w:rsidRDefault="00902A0A" w:rsidP="00902A0A">
      <w:pPr>
        <w:pStyle w:val="BodyText"/>
      </w:pPr>
      <w:r w:rsidRPr="0045355A">
        <w:t xml:space="preserve">Data cleaning for the telecom churn dataset will occur by first doing a sense check </w:t>
      </w:r>
      <w:r w:rsidR="00E3304E">
        <w:t>o</w:t>
      </w:r>
      <w:r w:rsidRPr="0045355A">
        <w:t>f the data. Once it is verified that the data types of the data are as expected, we will check on the shape of the data to make sure the number of rows and columns is consistent with our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E3304E">
        <w:t>,</w:t>
      </w:r>
      <w:r w:rsidRPr="0045355A">
        <w:t xml:space="preserve"> we will decide if we can proceed with all the columns to the next step if we must drop columns based on missing value percentage or employ methods such as mean imputation, mode imputation, deletion of rows and iterative imputation.</w:t>
      </w:r>
    </w:p>
    <w:p w14:paraId="6A53FBF1" w14:textId="164359E5" w:rsidR="00902A0A" w:rsidRDefault="00902A0A" w:rsidP="00A93A20">
      <w:pPr>
        <w:pStyle w:val="BodyText"/>
      </w:pPr>
      <w:r w:rsidRPr="0045355A">
        <w:t xml:space="preserve">Looking at the percentage of missing values for each attribute after missing value analysis will help us understand the base dataset that we will be using when we go to the next step of feature engineering. </w:t>
      </w:r>
      <w:r>
        <w:br w:type="page"/>
      </w:r>
    </w:p>
    <w:p w14:paraId="32F5420A" w14:textId="155FD1D1" w:rsidR="00902A0A" w:rsidRPr="0045355A" w:rsidRDefault="00902A0A" w:rsidP="00902A0A">
      <w:pPr>
        <w:pStyle w:val="BodyText"/>
      </w:pPr>
      <w:r w:rsidRPr="0045355A">
        <w:lastRenderedPageBreak/>
        <w:t>We will also perform outlier analysis and understand the skewness of the data to understand the feature's impact on customer churn. Post the understanding of each of the features' distribution</w:t>
      </w:r>
      <w:r w:rsidR="00E3304E">
        <w:t>. W</w:t>
      </w:r>
      <w:r w:rsidRPr="0045355A">
        <w:t xml:space="preserve">e will proceed to perform </w:t>
      </w:r>
      <w:r w:rsidR="00E3304E">
        <w:t xml:space="preserve">a </w:t>
      </w:r>
      <w:r w:rsidRPr="0045355A">
        <w:t>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target variable.</w:t>
      </w:r>
    </w:p>
    <w:p w14:paraId="05F34C48" w14:textId="77777777" w:rsidR="00902A0A" w:rsidRPr="0045355A" w:rsidRDefault="00902A0A" w:rsidP="00902A0A">
      <w:pPr>
        <w:pStyle w:val="Heading3"/>
      </w:pPr>
      <w:bookmarkStart w:id="103" w:name="_Toc61885876"/>
      <w:r>
        <w:t>8</w:t>
      </w:r>
      <w:r w:rsidRPr="0045355A">
        <w:t>.3.2 Feature Engineering</w:t>
      </w:r>
      <w:bookmarkEnd w:id="103"/>
    </w:p>
    <w:p w14:paraId="61C2270B" w14:textId="5234117A" w:rsidR="00902A0A" w:rsidRPr="0045355A" w:rsidRDefault="00902A0A" w:rsidP="00902A0A">
      <w:pPr>
        <w:pStyle w:val="BodyText"/>
      </w:pPr>
      <w:r w:rsidRPr="0045355A">
        <w:t xml:space="preserve">Based on the cleaned dataset, we will not decide the </w:t>
      </w:r>
      <w:r w:rsidR="00410C50">
        <w:t>following</w:t>
      </w:r>
      <w:r w:rsidRPr="0045355A">
        <w:t xml:space="preserve"> steps </w:t>
      </w:r>
      <w:r w:rsidR="00E3304E">
        <w:t xml:space="preserve">to </w:t>
      </w:r>
      <w:r w:rsidRPr="0045355A">
        <w:t xml:space="preserve">be taken to be able to extract the most value from the dataset. We can perform steps such as one-hot encoding on the features that of </w:t>
      </w:r>
      <w:r w:rsidR="00E3304E">
        <w:t xml:space="preserve">the </w:t>
      </w:r>
      <w:r w:rsidRPr="0045355A">
        <w:t>type object. Besides this, we shall also derive features from the existing dataset and feature engineer newer attributes. Based on the understanding of telecom's business, we will also apply business rules that make sense to the business and try to derive new features. Performing efficient feature engineering here will save us the hassle of running complicated models to get an accurate prediction. This will make the machine learning pipeline easier to deploy, thus saving the business expenditure on hardware.</w:t>
      </w:r>
    </w:p>
    <w:p w14:paraId="7060B65F" w14:textId="77777777" w:rsidR="00902A0A" w:rsidRPr="0045355A" w:rsidRDefault="00902A0A" w:rsidP="00902A0A">
      <w:pPr>
        <w:pStyle w:val="BodyText"/>
        <w:rPr>
          <w:rFonts w:eastAsiaTheme="majorEastAsia"/>
          <w:b/>
          <w:bCs/>
          <w:color w:val="4F81BD" w:themeColor="accent1"/>
          <w:sz w:val="28"/>
          <w:szCs w:val="28"/>
        </w:rPr>
      </w:pPr>
      <w:r w:rsidRPr="0045355A">
        <w:t>Data visualization here will play a crucial part here to be able to draw insights that might help to be able to derive more from the data. Mapping out and understanding the relationship of each numerical and categorical variable with churn will help us start identifying the attributes that might have a high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that have a high positive or negative correlation with the target variable. We will also perform categorical analysis on the variables of type object to deep-drive into implicit and latent connections within the data.</w:t>
      </w:r>
    </w:p>
    <w:p w14:paraId="4941517F" w14:textId="77777777" w:rsidR="00902A0A" w:rsidRPr="0045355A" w:rsidRDefault="00902A0A" w:rsidP="00902A0A">
      <w:pPr>
        <w:pStyle w:val="Heading3"/>
      </w:pPr>
      <w:bookmarkStart w:id="104" w:name="_Toc61885877"/>
      <w:r>
        <w:t>8</w:t>
      </w:r>
      <w:r w:rsidRPr="0045355A">
        <w:t>.3.3 Data Formatting</w:t>
      </w:r>
      <w:bookmarkEnd w:id="104"/>
    </w:p>
    <w:p w14:paraId="69E0600F" w14:textId="77777777" w:rsidR="00902A0A" w:rsidRPr="0045355A" w:rsidRDefault="00902A0A" w:rsidP="00902A0A">
      <w:pPr>
        <w:pStyle w:val="BodyText"/>
      </w:pPr>
      <w:r w:rsidRPr="0045355A">
        <w:t xml:space="preserve">Based on the models we will apply, we will ensure the now cleaned data with the new features is </w:t>
      </w:r>
      <w:r w:rsidRPr="0045355A">
        <w:lastRenderedPageBreak/>
        <w:t>formatted accordingly. This will help specific models converge at a faster rate as compared to if the data was not formatted. We can also apply feature selection techniques to understand the most significant features from the dataset.</w:t>
      </w:r>
    </w:p>
    <w:p w14:paraId="5FD20101" w14:textId="77777777" w:rsidR="00902A0A" w:rsidRPr="0045355A" w:rsidRDefault="00902A0A" w:rsidP="00902A0A">
      <w:pPr>
        <w:pStyle w:val="Heading2"/>
      </w:pPr>
      <w:bookmarkStart w:id="105" w:name="_Toc61885878"/>
      <w:r>
        <w:t>8</w:t>
      </w:r>
      <w:r w:rsidRPr="0045355A">
        <w:t>.4 Model Building</w:t>
      </w:r>
      <w:bookmarkEnd w:id="105"/>
    </w:p>
    <w:p w14:paraId="167D703D" w14:textId="77777777" w:rsidR="00902A0A" w:rsidRPr="0045355A" w:rsidRDefault="00902A0A" w:rsidP="00902A0A">
      <w:pPr>
        <w:pStyle w:val="BodyText"/>
      </w:pPr>
      <w:r w:rsidRPr="0045355A">
        <w:t>We shall now proceed to model building to choose the models that we would implement post the data cleaning, feature engineering and data formatting steps.</w:t>
      </w:r>
    </w:p>
    <w:p w14:paraId="654784B6" w14:textId="77777777" w:rsidR="00902A0A" w:rsidRPr="0045355A" w:rsidRDefault="00902A0A" w:rsidP="00902A0A">
      <w:pPr>
        <w:pStyle w:val="Heading3"/>
      </w:pPr>
      <w:r>
        <w:t>8</w:t>
      </w:r>
      <w:r w:rsidRPr="0045355A">
        <w:t>.4.1 Model Selection Techniques</w:t>
      </w:r>
    </w:p>
    <w:p w14:paraId="03BB2EEF" w14:textId="449A2282" w:rsidR="00902A0A" w:rsidRPr="0045355A" w:rsidRDefault="00902A0A" w:rsidP="00902A0A">
      <w:pPr>
        <w:pStyle w:val="BodyText"/>
      </w:pPr>
      <w:r w:rsidRPr="0045355A">
        <w:t>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E3304E">
        <w:t>,</w:t>
      </w:r>
      <w:r w:rsidRPr="0045355A">
        <w:t xml:space="preserve"> such as XGBoost and Light GBM. </w:t>
      </w:r>
    </w:p>
    <w:p w14:paraId="3F04411E" w14:textId="77777777" w:rsidR="00902A0A" w:rsidRPr="0045355A" w:rsidRDefault="00902A0A" w:rsidP="00902A0A">
      <w:pPr>
        <w:pStyle w:val="Heading3"/>
      </w:pPr>
      <w:r>
        <w:t>8</w:t>
      </w:r>
      <w:r w:rsidRPr="0045355A">
        <w:t>.4.2 Test Designing</w:t>
      </w:r>
    </w:p>
    <w:p w14:paraId="214301E1" w14:textId="682ABA4D" w:rsidR="00902A0A" w:rsidRPr="0045355A" w:rsidRDefault="00902A0A" w:rsidP="00902A0A">
      <w:pPr>
        <w:pStyle w:val="BodyText"/>
      </w:pPr>
      <w:r w:rsidRPr="0045355A">
        <w:t xml:space="preserve">Another vital step to model building is to decide the train and test split strategically. If there were a larger dataset, we could have opted to go for a validation dataset as well. We will go for an </w:t>
      </w:r>
      <w:r>
        <w:t>8</w:t>
      </w:r>
      <w:r w:rsidRPr="0045355A">
        <w:t>0-20 train-test split for the models. For the top-performing models with this design, we shall also attempt a 90-10 split</w:t>
      </w:r>
      <w:r w:rsidR="00E3304E">
        <w:t>,</w:t>
      </w:r>
      <w:r w:rsidRPr="0045355A">
        <w:t xml:space="preserve"> as this was recommended in the literature review for a few research papers.</w:t>
      </w:r>
    </w:p>
    <w:p w14:paraId="22ABD062" w14:textId="77777777" w:rsidR="00902A0A" w:rsidRPr="0045355A" w:rsidRDefault="00902A0A" w:rsidP="00902A0A">
      <w:pPr>
        <w:pStyle w:val="Heading3"/>
      </w:pPr>
      <w:r>
        <w:t>8</w:t>
      </w:r>
      <w:r w:rsidRPr="0045355A">
        <w:t>.4.3 Model Iterations</w:t>
      </w:r>
    </w:p>
    <w:p w14:paraId="3466098F" w14:textId="4A3A1D73" w:rsidR="00902A0A" w:rsidRPr="0045355A" w:rsidRDefault="00902A0A" w:rsidP="00902A0A">
      <w:pPr>
        <w:pStyle w:val="BodyText"/>
      </w:pPr>
      <w:r w:rsidRPr="0045355A">
        <w:t>After the model, as mentioned earlier, building steps are performed, we shall now proceed to perform more iterations on the models</w:t>
      </w:r>
      <w:r w:rsidR="00E3304E">
        <w:t>,</w:t>
      </w:r>
      <w:r w:rsidRPr="0045355A">
        <w:t xml:space="preserve"> correspondingly analyzing model performance with each iteration. This can include monitoring p-values, the number of features, model performance, </w:t>
      </w:r>
      <w:r w:rsidRPr="0045355A">
        <w:lastRenderedPageBreak/>
        <w:t>variance inflation factor scores which would differ across models. The top selected models will now be the challenger models based on which the best model will be decided. On the given models, we will perform hyperparameter tuning using previous learnings and methods such as Grid Search, Random Search, and Bayesian optimization depending on the model considered.</w:t>
      </w:r>
    </w:p>
    <w:p w14:paraId="49897124" w14:textId="77777777" w:rsidR="00902A0A" w:rsidRPr="0045355A" w:rsidRDefault="00902A0A" w:rsidP="00902A0A">
      <w:pPr>
        <w:pStyle w:val="Heading3"/>
      </w:pPr>
      <w:r>
        <w:t>8</w:t>
      </w:r>
      <w:r w:rsidRPr="0045355A">
        <w:t>.4.4 Model Assessment</w:t>
      </w:r>
    </w:p>
    <w:p w14:paraId="38C642C7" w14:textId="77777777" w:rsidR="00902A0A" w:rsidRPr="0045355A" w:rsidRDefault="00902A0A" w:rsidP="00902A0A">
      <w:pPr>
        <w:pStyle w:val="BodyText"/>
      </w:pPr>
      <w:r w:rsidRPr="0045355A">
        <w:t xml:space="preserve">For any models to be used by the business, model assessment is a critical part f the process. As we develop models from the eyes of a Data Scientist up until this point, for the business to leverage the model, we will need to take steps to ensure that the predictions are as expected. </w:t>
      </w:r>
    </w:p>
    <w:p w14:paraId="28FC97D3" w14:textId="77777777" w:rsidR="00902A0A" w:rsidRDefault="00902A0A" w:rsidP="00902A0A">
      <w:pPr>
        <w:pStyle w:val="BodyText"/>
        <w:jc w:val="center"/>
      </w:pPr>
      <w:r>
        <w:lastRenderedPageBreak/>
        <w:drawing>
          <wp:inline distT="0" distB="0" distL="0" distR="0" wp14:anchorId="52B02151" wp14:editId="49FB04AE">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br/>
      </w:r>
      <w:r>
        <w:rPr>
          <w:rFonts w:asciiTheme="majorHAnsi" w:hAnsiTheme="majorHAnsi" w:cstheme="majorHAnsi"/>
          <w:color w:val="808080" w:themeColor="background1" w:themeShade="80"/>
        </w:rPr>
        <w:t xml:space="preserve">Figure 1: </w:t>
      </w:r>
      <w:r w:rsidRPr="006A03F2">
        <w:rPr>
          <w:rFonts w:asciiTheme="majorHAnsi" w:hAnsiTheme="majorHAnsi" w:cstheme="majorHAnsi"/>
          <w:color w:val="808080" w:themeColor="background1" w:themeShade="80"/>
        </w:rPr>
        <w:t>Model Building Process by Author</w:t>
      </w:r>
      <w:r>
        <w:rPr>
          <w:rFonts w:asciiTheme="majorHAnsi" w:hAnsiTheme="majorHAnsi" w:cstheme="majorHAnsi"/>
          <w:color w:val="808080" w:themeColor="background1" w:themeShade="80"/>
        </w:rPr>
        <w:t xml:space="preserve"> via </w:t>
      </w:r>
      <w:hyperlink r:id="rId27" w:history="1">
        <w:r w:rsidRPr="00670B37">
          <w:rPr>
            <w:rStyle w:val="Hyperlink"/>
            <w:rFonts w:asciiTheme="majorHAnsi" w:hAnsiTheme="majorHAnsi" w:cstheme="majorHAnsi"/>
            <w:color w:val="244061" w:themeColor="accent1" w:themeShade="80"/>
          </w:rPr>
          <w:t>draw.io</w:t>
        </w:r>
      </w:hyperlink>
    </w:p>
    <w:p w14:paraId="7D5930B9" w14:textId="77777777" w:rsidR="00902A0A" w:rsidRPr="0045355A" w:rsidRDefault="00902A0A" w:rsidP="00902A0A">
      <w:pPr>
        <w:pStyle w:val="BodyText"/>
      </w:pPr>
      <w:r w:rsidRPr="0045355A">
        <w:lastRenderedPageBreak/>
        <w:t>Model interpretability is vital to the functioning of the business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61AF1673" w14:textId="77777777" w:rsidR="00902A0A" w:rsidRPr="0045355A" w:rsidRDefault="00902A0A" w:rsidP="00902A0A">
      <w:pPr>
        <w:pStyle w:val="Heading2"/>
      </w:pPr>
      <w:bookmarkStart w:id="106" w:name="_Toc61885883"/>
      <w:r>
        <w:t>8</w:t>
      </w:r>
      <w:r w:rsidRPr="0045355A">
        <w:t>.5 Model Evaluation</w:t>
      </w:r>
      <w:bookmarkEnd w:id="106"/>
    </w:p>
    <w:p w14:paraId="14FD33B0" w14:textId="77777777" w:rsidR="00902A0A" w:rsidRPr="0045355A" w:rsidRDefault="00902A0A" w:rsidP="00902A0A">
      <w:pPr>
        <w:pStyle w:val="BodyText"/>
      </w:pPr>
      <w:r w:rsidRPr="0045355A">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50B4AEB8" w14:textId="77777777" w:rsidR="00902A0A" w:rsidRPr="0045355A" w:rsidRDefault="00902A0A" w:rsidP="00902A0A">
      <w:pPr>
        <w:pStyle w:val="Heading3"/>
      </w:pPr>
      <w:r>
        <w:t>8</w:t>
      </w:r>
      <w:r w:rsidRPr="0045355A">
        <w:t>.5.1 Model Evaluation</w:t>
      </w:r>
    </w:p>
    <w:p w14:paraId="3E9FA322" w14:textId="77777777" w:rsidR="00902A0A" w:rsidRPr="0045355A" w:rsidRDefault="00902A0A" w:rsidP="00902A0A">
      <w:pPr>
        <w:pStyle w:val="BodyText"/>
      </w:pPr>
      <w:r w:rsidRPr="0045355A">
        <w:t>We will now proceed to compare the model results obtained with the other literature we have previously surveyed. Using the same metrics of accuracy, F-Score, the area under the curve, we will compare the performance of the new ensemble or individual models to the models' performance in the reviewed literature in the field.  Once we evaluate the results and see if they are satisfactory, we will proceed to the next steps. Else, we shall analyze the results if they are not satisfactory and proceed to revaluate our approach to improve iteratively.</w:t>
      </w:r>
    </w:p>
    <w:p w14:paraId="0D422479" w14:textId="77777777" w:rsidR="00902A0A" w:rsidRPr="0045355A" w:rsidRDefault="00902A0A" w:rsidP="00902A0A">
      <w:pPr>
        <w:pStyle w:val="Heading3"/>
      </w:pPr>
      <w:r>
        <w:t>8</w:t>
      </w:r>
      <w:r w:rsidRPr="0045355A">
        <w:t>.5.2 Process Review</w:t>
      </w:r>
    </w:p>
    <w:p w14:paraId="3D7DF69F" w14:textId="328899D2" w:rsidR="00902A0A" w:rsidRPr="0045355A" w:rsidRDefault="00902A0A" w:rsidP="00902A0A">
      <w:pPr>
        <w:pStyle w:val="BodyText"/>
      </w:pPr>
      <w:r w:rsidRPr="0045355A">
        <w:t>We will list the final process post the different iterations we have carried out and carefully review the process. As compared to the other research done in this field, we will analyze if there are any potential mosses, flaws in approaches an</w:t>
      </w:r>
      <w:r w:rsidR="00E3304E">
        <w:t>d</w:t>
      </w:r>
      <w:r w:rsidRPr="0045355A">
        <w:t xml:space="preserve"> address them.</w:t>
      </w:r>
    </w:p>
    <w:p w14:paraId="246B023D" w14:textId="77777777" w:rsidR="00902A0A" w:rsidRPr="0045355A" w:rsidRDefault="00902A0A" w:rsidP="00902A0A">
      <w:pPr>
        <w:pStyle w:val="Heading3"/>
      </w:pPr>
      <w:bookmarkStart w:id="107" w:name="_Toc61885886"/>
      <w:r>
        <w:t>8</w:t>
      </w:r>
      <w:r w:rsidRPr="0045355A">
        <w:t>.5.3 Determine Next Steps</w:t>
      </w:r>
      <w:bookmarkEnd w:id="107"/>
    </w:p>
    <w:p w14:paraId="384194C9" w14:textId="77777777" w:rsidR="00902A0A" w:rsidRPr="0045355A" w:rsidRDefault="00902A0A" w:rsidP="00902A0A">
      <w:pPr>
        <w:pStyle w:val="BodyText"/>
      </w:pPr>
      <w:r w:rsidRPr="0045355A">
        <w:t xml:space="preserve">Based on the process review carried out in the above step, we will decide if we would like to finish our research project and move on to the next steps. If not, we shall initiate further iterations and </w:t>
      </w:r>
      <w:r w:rsidRPr="0045355A">
        <w:lastRenderedPageBreak/>
        <w:t>refine the model. This is an essential step and will be based on the comparative analysis we will perform to benchmark our model.</w:t>
      </w:r>
    </w:p>
    <w:p w14:paraId="46F5A674" w14:textId="77777777" w:rsidR="00902A0A" w:rsidRPr="0045355A" w:rsidRDefault="00902A0A" w:rsidP="00902A0A">
      <w:pPr>
        <w:pStyle w:val="Heading2"/>
      </w:pPr>
      <w:r>
        <w:t>8</w:t>
      </w:r>
      <w:r w:rsidRPr="0045355A">
        <w:t>.6 Model Deployment</w:t>
      </w:r>
    </w:p>
    <w:p w14:paraId="58FF9C43" w14:textId="77777777" w:rsidR="00902A0A" w:rsidRPr="0045355A" w:rsidRDefault="00902A0A" w:rsidP="00902A0A">
      <w:pPr>
        <w:pStyle w:val="BodyText"/>
      </w:pPr>
      <w:r w:rsidRPr="0045355A">
        <w:t xml:space="preserve">We will now decide the next steps for the business use that our model evaluation is satisfactorily completed. </w:t>
      </w:r>
    </w:p>
    <w:p w14:paraId="611A944C" w14:textId="77777777" w:rsidR="00902A0A" w:rsidRPr="0045355A" w:rsidRDefault="00902A0A" w:rsidP="00902A0A">
      <w:pPr>
        <w:pStyle w:val="Heading3"/>
      </w:pPr>
      <w:bookmarkStart w:id="108" w:name="_Toc61885888"/>
      <w:r>
        <w:t>8</w:t>
      </w:r>
      <w:r w:rsidRPr="0045355A">
        <w:t>.6.1 Plan for Deployment</w:t>
      </w:r>
      <w:bookmarkEnd w:id="108"/>
    </w:p>
    <w:p w14:paraId="53B81F45" w14:textId="77777777" w:rsidR="00902A0A" w:rsidRPr="0045355A" w:rsidRDefault="00902A0A" w:rsidP="00902A0A">
      <w:pPr>
        <w:pStyle w:val="BodyText"/>
      </w:pPr>
      <w:r w:rsidRPr="0045355A">
        <w:t xml:space="preserve">The model is to be utilized by telecom companies to reduce the rate of churn by targeting customers at a high likelihood of churn. There are certain factors to consider here based on which the company's return on investment can be maximized. </w:t>
      </w:r>
      <w:r>
        <w:t>8</w:t>
      </w:r>
      <w:r w:rsidRPr="0045355A">
        <w:t xml:space="preserve">0% of revenue is generated by 20% of the customer base </w:t>
      </w:r>
      <w:r w:rsidRPr="0045355A">
        <w:fldChar w:fldCharType="begin" w:fldLock="1"/>
      </w:r>
      <w: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fldChar w:fldCharType="separate"/>
      </w:r>
      <w:r w:rsidRPr="0045355A">
        <w:t>(Rajagopal, 2011)</w:t>
      </w:r>
      <w:r w:rsidRPr="0045355A">
        <w:fldChar w:fldCharType="end"/>
      </w:r>
      <w:r w:rsidRPr="0045355A">
        <w:t>. Based on the allocated budget for customer retention, we should filter out high-value customers with a high customer lifetime value and target those that are the most likely to churn. Allocating too much time to customers who are not generating as much revenue can be prioritized lower.</w:t>
      </w:r>
    </w:p>
    <w:p w14:paraId="599476FA" w14:textId="77777777" w:rsidR="00902A0A" w:rsidRPr="0045355A" w:rsidRDefault="00902A0A" w:rsidP="00902A0A">
      <w:pPr>
        <w:pStyle w:val="Heading3"/>
      </w:pPr>
      <w:bookmarkStart w:id="109" w:name="_Toc61885889"/>
      <w:r>
        <w:t>8</w:t>
      </w:r>
      <w:r w:rsidRPr="0045355A">
        <w:t>.6.2 Monitoring and Maintenance</w:t>
      </w:r>
      <w:bookmarkEnd w:id="109"/>
    </w:p>
    <w:p w14:paraId="2FA537A7" w14:textId="77777777" w:rsidR="00902A0A" w:rsidRPr="0045355A" w:rsidRDefault="00902A0A" w:rsidP="00902A0A">
      <w:pPr>
        <w:pStyle w:val="BodyText"/>
      </w:pPr>
      <w:r w:rsidRPr="0045355A">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7054CB8B" w14:textId="77777777" w:rsidR="00902A0A" w:rsidRPr="0045355A" w:rsidRDefault="00902A0A" w:rsidP="00902A0A">
      <w:pPr>
        <w:pStyle w:val="Heading3"/>
      </w:pPr>
      <w:bookmarkStart w:id="110" w:name="_Toc61885890"/>
      <w:r>
        <w:t>8</w:t>
      </w:r>
      <w:r w:rsidRPr="0045355A">
        <w:t>.6.3 Reporting Results</w:t>
      </w:r>
      <w:bookmarkEnd w:id="110"/>
    </w:p>
    <w:p w14:paraId="00119773" w14:textId="77777777" w:rsidR="00902A0A" w:rsidRPr="0045355A" w:rsidRDefault="00902A0A" w:rsidP="00902A0A">
      <w:pPr>
        <w:pStyle w:val="BodyText"/>
      </w:pPr>
      <w:r w:rsidRPr="0045355A">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w:t>
      </w:r>
      <w:r w:rsidRPr="0045355A">
        <w:lastRenderedPageBreak/>
        <w:t>processing, this will also help the company save costs in operationalization expenditure.</w:t>
      </w:r>
    </w:p>
    <w:p w14:paraId="3DEBC54F" w14:textId="77777777" w:rsidR="00902A0A" w:rsidRPr="0045355A" w:rsidRDefault="00902A0A" w:rsidP="00902A0A">
      <w:pPr>
        <w:pStyle w:val="Heading3"/>
      </w:pPr>
      <w:bookmarkStart w:id="111" w:name="_Toc61885891"/>
      <w:r>
        <w:t>8</w:t>
      </w:r>
      <w:r w:rsidRPr="0045355A">
        <w:t>.6.4 Final Review</w:t>
      </w:r>
      <w:bookmarkEnd w:id="111"/>
    </w:p>
    <w:p w14:paraId="18FD39D3" w14:textId="77777777" w:rsidR="00902A0A" w:rsidRPr="0045355A" w:rsidRDefault="00902A0A" w:rsidP="00902A0A">
      <w:pPr>
        <w:pStyle w:val="BodyText"/>
        <w:rPr>
          <w:rFonts w:eastAsiaTheme="majorEastAsia"/>
          <w:b/>
          <w:bCs/>
          <w:color w:val="345A8A" w:themeColor="accent1" w:themeShade="B5"/>
          <w:sz w:val="32"/>
          <w:szCs w:val="32"/>
        </w:rPr>
      </w:pPr>
      <w:r w:rsidRPr="0045355A">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bookmarkStart w:id="112" w:name="required-resources"/>
      <w:bookmarkStart w:id="113" w:name="_Toc61617417"/>
    </w:p>
    <w:p w14:paraId="45A017C3" w14:textId="77777777" w:rsidR="00902A0A" w:rsidRDefault="00902A0A" w:rsidP="00902A0A">
      <w:pPr>
        <w:rPr>
          <w:rFonts w:eastAsiaTheme="majorEastAsia"/>
          <w:b/>
          <w:bCs/>
          <w:color w:val="345A8A" w:themeColor="accent1" w:themeShade="B5"/>
          <w:sz w:val="32"/>
          <w:szCs w:val="32"/>
        </w:rPr>
      </w:pPr>
      <w:r>
        <w:br w:type="page"/>
      </w:r>
    </w:p>
    <w:p w14:paraId="29BC71F4" w14:textId="77777777" w:rsidR="00902A0A" w:rsidRDefault="00902A0A" w:rsidP="00902A0A">
      <w:pPr>
        <w:pStyle w:val="Heading1"/>
      </w:pPr>
      <w:bookmarkStart w:id="114" w:name="_Toc61885892"/>
      <w:r>
        <w:lastRenderedPageBreak/>
        <w:t>9</w:t>
      </w:r>
      <w:r w:rsidRPr="0045355A">
        <w:t xml:space="preserve">. </w:t>
      </w:r>
      <w:r>
        <w:t>Expected Outcomes</w:t>
      </w:r>
      <w:bookmarkEnd w:id="114"/>
    </w:p>
    <w:p w14:paraId="3D6C5683" w14:textId="77777777" w:rsidR="00902A0A" w:rsidRPr="00DE04A5" w:rsidRDefault="00902A0A" w:rsidP="00902A0A">
      <w:pPr>
        <w:pStyle w:val="BodyText"/>
      </w:pPr>
      <w:r w:rsidRPr="00DE04A5">
        <w:t>From the above work, the following are the expected outcomes of the study:</w:t>
      </w:r>
    </w:p>
    <w:p w14:paraId="003FB443"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Machine Learning and Ensemble models from the research can be expected that are able to predict customer churn accurately</w:t>
      </w:r>
    </w:p>
    <w:p w14:paraId="26F32B8F"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Understanding of customer traits and behaviour that might be indicative that a customer is going to churn soon</w:t>
      </w:r>
    </w:p>
    <w:p w14:paraId="59DACFC9"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 xml:space="preserve">Business understanding of the telecom industry and how to leverage data to flag the bracket of customers that may undergo churn </w:t>
      </w:r>
    </w:p>
    <w:p w14:paraId="3A623B25" w14:textId="77777777" w:rsidR="00902A0A" w:rsidRPr="0045355A" w:rsidRDefault="00902A0A" w:rsidP="00902A0A">
      <w:pPr>
        <w:pStyle w:val="Heading1"/>
      </w:pPr>
      <w:bookmarkStart w:id="115" w:name="_Toc61885893"/>
      <w:r>
        <w:t xml:space="preserve">10. </w:t>
      </w:r>
      <w:r w:rsidRPr="0045355A">
        <w:t>Required Resources</w:t>
      </w:r>
      <w:bookmarkEnd w:id="112"/>
      <w:bookmarkEnd w:id="113"/>
      <w:bookmarkEnd w:id="115"/>
    </w:p>
    <w:p w14:paraId="6583CE36" w14:textId="19EA0CAE" w:rsidR="00902A0A" w:rsidRPr="0045355A" w:rsidRDefault="00902A0A" w:rsidP="00902A0A">
      <w:pPr>
        <w:pStyle w:val="BodyText"/>
      </w:pPr>
      <w:r w:rsidRPr="0045355A">
        <w:t xml:space="preserve">Following are the required hardware and software requirements to successfully </w:t>
      </w:r>
      <w:r w:rsidR="00B24BF4">
        <w:t xml:space="preserve">and </w:t>
      </w:r>
      <w:r w:rsidRPr="0045355A">
        <w:t>run the models.</w:t>
      </w:r>
    </w:p>
    <w:p w14:paraId="0C8ACA4F" w14:textId="77777777" w:rsidR="00902A0A" w:rsidRPr="0045355A" w:rsidRDefault="00902A0A" w:rsidP="00902A0A">
      <w:pPr>
        <w:pStyle w:val="Heading3"/>
      </w:pPr>
      <w:bookmarkStart w:id="116" w:name="hardware-requirements"/>
      <w:bookmarkStart w:id="117" w:name="_Toc61617418"/>
      <w:bookmarkStart w:id="118" w:name="_Toc61885894"/>
      <w:r>
        <w:t>10</w:t>
      </w:r>
      <w:r w:rsidRPr="0045355A">
        <w:t>.1 Hardware Requirements</w:t>
      </w:r>
      <w:bookmarkEnd w:id="116"/>
      <w:bookmarkEnd w:id="117"/>
      <w:r w:rsidRPr="0045355A">
        <w:t xml:space="preserve"> for the research</w:t>
      </w:r>
      <w:bookmarkEnd w:id="118"/>
    </w:p>
    <w:p w14:paraId="437FE043" w14:textId="77777777" w:rsidR="00902A0A" w:rsidRPr="0045355A" w:rsidRDefault="00902A0A" w:rsidP="00902A0A">
      <w:pPr>
        <w:pStyle w:val="FirstParagraph"/>
      </w:pPr>
      <w:r w:rsidRPr="0045355A">
        <w:t>Based on the defined scope of the proposed thesis, the following are the required resources</w:t>
      </w:r>
      <w:r>
        <w:t xml:space="preserve">. </w:t>
      </w:r>
      <w:r w:rsidRPr="0045355A">
        <w:t xml:space="preserve">The minimum hardware requirements for this project are: </w:t>
      </w:r>
    </w:p>
    <w:p w14:paraId="1BCB4096" w14:textId="77777777" w:rsidR="00902A0A" w:rsidRPr="0045355A" w:rsidRDefault="00902A0A" w:rsidP="00902A0A">
      <w:pPr>
        <w:pStyle w:val="BodyText"/>
        <w:widowControl/>
        <w:numPr>
          <w:ilvl w:val="0"/>
          <w:numId w:val="26"/>
        </w:numPr>
        <w:autoSpaceDE/>
        <w:autoSpaceDN/>
        <w:adjustRightInd/>
      </w:pPr>
      <w:r w:rsidRPr="0045355A">
        <w:rPr>
          <w:b/>
        </w:rPr>
        <w:t>RAM:</w:t>
      </w:r>
      <w:r w:rsidRPr="0045355A">
        <w:t xml:space="preserve"> Minimum 8 GB (16 GB recommended for optimum performance)</w:t>
      </w:r>
    </w:p>
    <w:p w14:paraId="5F797097" w14:textId="057EA119" w:rsidR="00902A0A" w:rsidRPr="0045355A" w:rsidRDefault="00902A0A" w:rsidP="00902A0A">
      <w:pPr>
        <w:pStyle w:val="BodyText"/>
        <w:widowControl/>
        <w:numPr>
          <w:ilvl w:val="0"/>
          <w:numId w:val="26"/>
        </w:numPr>
        <w:autoSpaceDE/>
        <w:autoSpaceDN/>
        <w:adjustRightInd/>
      </w:pPr>
      <w:r w:rsidRPr="0045355A">
        <w:rPr>
          <w:b/>
        </w:rPr>
        <w:t>Disk space:</w:t>
      </w:r>
      <w:r w:rsidRPr="0045355A">
        <w:t xml:space="preserve"> Minimum of 4GB of free space needs to be allocated</w:t>
      </w:r>
      <w:r>
        <w:t xml:space="preserve"> </w:t>
      </w:r>
    </w:p>
    <w:p w14:paraId="50E1303D" w14:textId="77777777" w:rsidR="00902A0A" w:rsidRPr="0045355A" w:rsidRDefault="00902A0A" w:rsidP="00902A0A">
      <w:pPr>
        <w:pStyle w:val="Heading3"/>
      </w:pPr>
      <w:bookmarkStart w:id="119" w:name="software-requirements"/>
      <w:bookmarkStart w:id="120" w:name="_Toc61617419"/>
      <w:bookmarkStart w:id="121" w:name="_Toc61885895"/>
      <w:r>
        <w:t>10</w:t>
      </w:r>
      <w:r w:rsidRPr="0045355A">
        <w:t>.2 Software Requirements</w:t>
      </w:r>
      <w:bookmarkEnd w:id="119"/>
      <w:bookmarkEnd w:id="120"/>
      <w:r w:rsidRPr="0045355A">
        <w:t xml:space="preserve"> for the research</w:t>
      </w:r>
      <w:bookmarkEnd w:id="121"/>
      <w:r>
        <w:tab/>
      </w:r>
    </w:p>
    <w:tbl>
      <w:tblPr>
        <w:tblStyle w:val="Table"/>
        <w:tblW w:w="1698" w:type="pct"/>
        <w:tblInd w:w="611" w:type="dxa"/>
        <w:tblLook w:val="07E0" w:firstRow="1" w:lastRow="1" w:firstColumn="1" w:lastColumn="1" w:noHBand="1" w:noVBand="1"/>
      </w:tblPr>
      <w:tblGrid>
        <w:gridCol w:w="1576"/>
        <w:gridCol w:w="1619"/>
      </w:tblGrid>
      <w:tr w:rsidR="00902A0A" w:rsidRPr="0045355A" w14:paraId="50B35015" w14:textId="77777777" w:rsidTr="00902A0A">
        <w:tc>
          <w:tcPr>
            <w:tcW w:w="0" w:type="auto"/>
            <w:tcBorders>
              <w:bottom w:val="single" w:sz="0" w:space="0" w:color="auto"/>
              <w:right w:val="single" w:sz="4" w:space="0" w:color="auto"/>
            </w:tcBorders>
            <w:vAlign w:val="center"/>
          </w:tcPr>
          <w:p w14:paraId="6A0476C3" w14:textId="77777777" w:rsidR="00902A0A" w:rsidRPr="0045355A" w:rsidRDefault="00902A0A" w:rsidP="00902A0A">
            <w:pPr>
              <w:pStyle w:val="Compact"/>
            </w:pPr>
            <w:r w:rsidRPr="0045355A">
              <w:t>Software</w:t>
            </w:r>
          </w:p>
        </w:tc>
        <w:tc>
          <w:tcPr>
            <w:tcW w:w="0" w:type="auto"/>
            <w:tcBorders>
              <w:left w:val="single" w:sz="4" w:space="0" w:color="auto"/>
              <w:bottom w:val="single" w:sz="0" w:space="0" w:color="auto"/>
            </w:tcBorders>
            <w:vAlign w:val="center"/>
          </w:tcPr>
          <w:p w14:paraId="484D188A" w14:textId="77777777" w:rsidR="00902A0A" w:rsidRPr="0045355A" w:rsidRDefault="00902A0A" w:rsidP="00902A0A">
            <w:pPr>
              <w:pStyle w:val="Compact"/>
            </w:pPr>
            <w:r w:rsidRPr="0045355A">
              <w:t>Minimum Version</w:t>
            </w:r>
          </w:p>
        </w:tc>
      </w:tr>
      <w:tr w:rsidR="00902A0A" w:rsidRPr="0045355A" w14:paraId="1EFA5F0F" w14:textId="77777777" w:rsidTr="00A93A20">
        <w:trPr>
          <w:trHeight w:val="243"/>
        </w:trPr>
        <w:tc>
          <w:tcPr>
            <w:tcW w:w="0" w:type="auto"/>
            <w:tcBorders>
              <w:right w:val="single" w:sz="4" w:space="0" w:color="auto"/>
            </w:tcBorders>
            <w:vAlign w:val="center"/>
          </w:tcPr>
          <w:p w14:paraId="0A140954" w14:textId="77777777" w:rsidR="00902A0A" w:rsidRPr="0045355A" w:rsidRDefault="00902A0A" w:rsidP="00902A0A">
            <w:pPr>
              <w:pStyle w:val="Compact"/>
            </w:pPr>
            <w:r w:rsidRPr="0045355A">
              <w:t>Python</w:t>
            </w:r>
          </w:p>
        </w:tc>
        <w:tc>
          <w:tcPr>
            <w:tcW w:w="0" w:type="auto"/>
            <w:tcBorders>
              <w:left w:val="single" w:sz="4" w:space="0" w:color="auto"/>
            </w:tcBorders>
            <w:vAlign w:val="center"/>
          </w:tcPr>
          <w:p w14:paraId="3DB68ADF" w14:textId="77777777" w:rsidR="00902A0A" w:rsidRPr="0045355A" w:rsidRDefault="00902A0A" w:rsidP="00902A0A">
            <w:pPr>
              <w:pStyle w:val="Compact"/>
            </w:pPr>
            <w:r w:rsidRPr="0045355A">
              <w:t>&gt;= 3.5</w:t>
            </w:r>
          </w:p>
        </w:tc>
      </w:tr>
      <w:tr w:rsidR="00902A0A" w:rsidRPr="0045355A" w14:paraId="3818F8C5" w14:textId="77777777" w:rsidTr="00902A0A">
        <w:tc>
          <w:tcPr>
            <w:tcW w:w="0" w:type="auto"/>
            <w:tcBorders>
              <w:right w:val="single" w:sz="4" w:space="0" w:color="auto"/>
            </w:tcBorders>
            <w:vAlign w:val="center"/>
          </w:tcPr>
          <w:p w14:paraId="061D9852" w14:textId="77777777" w:rsidR="00902A0A" w:rsidRPr="0045355A" w:rsidRDefault="00902A0A" w:rsidP="00902A0A">
            <w:pPr>
              <w:pStyle w:val="Compact"/>
            </w:pPr>
            <w:r w:rsidRPr="0045355A">
              <w:t>Jupyter Notebook</w:t>
            </w:r>
          </w:p>
        </w:tc>
        <w:tc>
          <w:tcPr>
            <w:tcW w:w="0" w:type="auto"/>
            <w:tcBorders>
              <w:left w:val="single" w:sz="4" w:space="0" w:color="auto"/>
            </w:tcBorders>
            <w:vAlign w:val="center"/>
          </w:tcPr>
          <w:p w14:paraId="38693B69" w14:textId="77777777" w:rsidR="00902A0A" w:rsidRPr="0045355A" w:rsidRDefault="00902A0A" w:rsidP="00902A0A">
            <w:pPr>
              <w:pStyle w:val="Compact"/>
            </w:pPr>
            <w:r w:rsidRPr="0045355A">
              <w:t>&gt;= 6.0</w:t>
            </w:r>
          </w:p>
        </w:tc>
      </w:tr>
      <w:tr w:rsidR="00902A0A" w:rsidRPr="0045355A" w14:paraId="4CAC2378" w14:textId="77777777" w:rsidTr="00902A0A">
        <w:tc>
          <w:tcPr>
            <w:tcW w:w="0" w:type="auto"/>
            <w:tcBorders>
              <w:right w:val="single" w:sz="4" w:space="0" w:color="auto"/>
            </w:tcBorders>
            <w:vAlign w:val="center"/>
          </w:tcPr>
          <w:p w14:paraId="310C7E4D" w14:textId="77777777" w:rsidR="00902A0A" w:rsidRPr="0045355A" w:rsidRDefault="00902A0A" w:rsidP="00902A0A">
            <w:pPr>
              <w:pStyle w:val="Compact"/>
            </w:pPr>
            <w:r w:rsidRPr="0045355A">
              <w:t>Excel</w:t>
            </w:r>
          </w:p>
        </w:tc>
        <w:tc>
          <w:tcPr>
            <w:tcW w:w="0" w:type="auto"/>
            <w:tcBorders>
              <w:left w:val="single" w:sz="4" w:space="0" w:color="auto"/>
            </w:tcBorders>
            <w:vAlign w:val="center"/>
          </w:tcPr>
          <w:p w14:paraId="4756168E" w14:textId="77777777" w:rsidR="00902A0A" w:rsidRPr="0045355A" w:rsidRDefault="00902A0A" w:rsidP="00902A0A">
            <w:pPr>
              <w:pStyle w:val="Compact"/>
            </w:pPr>
            <w:r w:rsidRPr="0045355A">
              <w:t>&gt;= 2007</w:t>
            </w:r>
          </w:p>
        </w:tc>
      </w:tr>
    </w:tbl>
    <w:p w14:paraId="725A088D" w14:textId="77777777" w:rsidR="00902A0A" w:rsidRPr="0045355A" w:rsidRDefault="00902A0A" w:rsidP="00902A0A">
      <w:pPr>
        <w:pStyle w:val="Heading1"/>
      </w:pPr>
      <w:bookmarkStart w:id="122" w:name="research-plan"/>
      <w:bookmarkStart w:id="123" w:name="_Toc61617420"/>
      <w:bookmarkStart w:id="124" w:name="_Toc61885896"/>
      <w:r>
        <w:lastRenderedPageBreak/>
        <w:t>11</w:t>
      </w:r>
      <w:r w:rsidRPr="0045355A">
        <w:t>. Research Plan</w:t>
      </w:r>
      <w:bookmarkEnd w:id="122"/>
      <w:bookmarkEnd w:id="123"/>
      <w:bookmarkEnd w:id="124"/>
    </w:p>
    <w:p w14:paraId="4BA09CBB" w14:textId="77777777" w:rsidR="0015061A" w:rsidRPr="00070EA1" w:rsidRDefault="0015061A" w:rsidP="0015061A">
      <w:pPr>
        <w:pStyle w:val="FirstParagraph"/>
      </w:pPr>
      <w:bookmarkStart w:id="125" w:name="_10._Risk_and"/>
      <w:bookmarkEnd w:id="125"/>
      <w:r w:rsidRPr="00070EA1">
        <w:t xml:space="preserve">The following GANTT chart proposes the timeline for the research and implementation of the project.  </w:t>
      </w:r>
    </w:p>
    <w:p w14:paraId="6BA98E3E" w14:textId="77777777" w:rsidR="0015061A" w:rsidRPr="00070EA1" w:rsidRDefault="0015061A" w:rsidP="0015061A">
      <w:pPr>
        <w:pStyle w:val="BodyText"/>
      </w:pPr>
    </w:p>
    <w:p w14:paraId="62C2D855" w14:textId="77777777" w:rsidR="0015061A" w:rsidRPr="00070EA1" w:rsidRDefault="0015061A" w:rsidP="0015061A">
      <w:pPr>
        <w:pStyle w:val="BodyText"/>
        <w:jc w:val="center"/>
      </w:pPr>
      <w:r w:rsidRPr="00070EA1">
        <w:drawing>
          <wp:inline distT="0" distB="0" distL="0" distR="0" wp14:anchorId="67F21FCD" wp14:editId="4EBADD07">
            <wp:extent cx="6132643" cy="2751827"/>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0112" cy="2755178"/>
                    </a:xfrm>
                    <a:prstGeom prst="rect">
                      <a:avLst/>
                    </a:prstGeom>
                  </pic:spPr>
                </pic:pic>
              </a:graphicData>
            </a:graphic>
          </wp:inline>
        </w:drawing>
      </w:r>
      <w:r w:rsidRPr="00070EA1">
        <w:br/>
        <w:t>Figure 2: Research Plan and Timelines</w:t>
      </w:r>
    </w:p>
    <w:p w14:paraId="0306EBAF" w14:textId="77777777" w:rsidR="00902A0A" w:rsidRDefault="00902A0A" w:rsidP="00902A0A">
      <w:pPr>
        <w:rPr>
          <w:rFonts w:eastAsiaTheme="majorEastAsia"/>
          <w:b/>
          <w:bCs/>
          <w:color w:val="345A8A" w:themeColor="accent1" w:themeShade="B5"/>
          <w:sz w:val="32"/>
          <w:szCs w:val="32"/>
        </w:rPr>
      </w:pPr>
      <w:r>
        <w:br w:type="page"/>
      </w:r>
    </w:p>
    <w:p w14:paraId="3B8C56B1" w14:textId="77777777" w:rsidR="00902A0A" w:rsidRDefault="00902A0A" w:rsidP="00902A0A">
      <w:pPr>
        <w:pStyle w:val="Heading1"/>
      </w:pPr>
      <w:bookmarkStart w:id="126" w:name="_Toc61885897"/>
      <w:r w:rsidRPr="0045355A">
        <w:lastRenderedPageBreak/>
        <w:t>1</w:t>
      </w:r>
      <w:r>
        <w:t>2</w:t>
      </w:r>
      <w:r w:rsidRPr="0045355A">
        <w:t>. Risk and Contingency Plan</w:t>
      </w:r>
      <w:bookmarkStart w:id="127" w:name="references"/>
      <w:bookmarkStart w:id="128" w:name="_Toc61617421"/>
      <w:bookmarkEnd w:id="126"/>
    </w:p>
    <w:p w14:paraId="11E68E09" w14:textId="77777777" w:rsidR="00902A0A" w:rsidRPr="00B266C0" w:rsidRDefault="00902A0A" w:rsidP="00902A0A">
      <w:pPr>
        <w:pStyle w:val="BodyText"/>
      </w:pPr>
    </w:p>
    <w:tbl>
      <w:tblPr>
        <w:tblW w:w="9720" w:type="dxa"/>
        <w:tblLook w:val="04A0" w:firstRow="1" w:lastRow="0" w:firstColumn="1" w:lastColumn="0" w:noHBand="0" w:noVBand="1"/>
      </w:tblPr>
      <w:tblGrid>
        <w:gridCol w:w="2500"/>
        <w:gridCol w:w="3280"/>
        <w:gridCol w:w="3940"/>
      </w:tblGrid>
      <w:tr w:rsidR="00902A0A" w:rsidRPr="00B266C0" w14:paraId="212B3402" w14:textId="77777777" w:rsidTr="00902A0A">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54E3AF8F" w14:textId="77777777" w:rsidR="00902A0A" w:rsidRPr="00DE04A5" w:rsidRDefault="00902A0A" w:rsidP="00902A0A">
            <w:pPr>
              <w:spacing w:after="0"/>
              <w:jc w:val="center"/>
              <w:rPr>
                <w:b/>
                <w:bCs/>
                <w:color w:val="FFFFFF"/>
                <w:sz w:val="22"/>
                <w:szCs w:val="22"/>
              </w:rPr>
            </w:pPr>
            <w:r w:rsidRPr="00DE04A5">
              <w:rPr>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3DD2D4F2" w14:textId="77777777" w:rsidR="00902A0A" w:rsidRPr="00DE04A5" w:rsidRDefault="00902A0A" w:rsidP="00902A0A">
            <w:pPr>
              <w:spacing w:after="0"/>
              <w:jc w:val="center"/>
              <w:rPr>
                <w:b/>
                <w:bCs/>
                <w:color w:val="FFFFFF"/>
                <w:sz w:val="22"/>
                <w:szCs w:val="22"/>
              </w:rPr>
            </w:pPr>
            <w:r w:rsidRPr="00DE04A5">
              <w:rPr>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5C401324" w14:textId="77777777" w:rsidR="00902A0A" w:rsidRPr="00DE04A5" w:rsidRDefault="00902A0A" w:rsidP="00902A0A">
            <w:pPr>
              <w:spacing w:after="0"/>
              <w:jc w:val="center"/>
              <w:rPr>
                <w:b/>
                <w:bCs/>
                <w:color w:val="FFFFFF"/>
                <w:sz w:val="22"/>
                <w:szCs w:val="22"/>
              </w:rPr>
            </w:pPr>
            <w:r w:rsidRPr="00DE04A5">
              <w:rPr>
                <w:b/>
                <w:bCs/>
                <w:color w:val="FFFFFF"/>
                <w:sz w:val="22"/>
                <w:szCs w:val="22"/>
              </w:rPr>
              <w:t>Contingency Plan</w:t>
            </w:r>
          </w:p>
        </w:tc>
      </w:tr>
      <w:tr w:rsidR="00902A0A" w:rsidRPr="00B266C0" w14:paraId="29CDF9ED" w14:textId="77777777" w:rsidTr="00902A0A">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1176E1BC" w14:textId="77777777" w:rsidR="00902A0A" w:rsidRPr="00DE04A5" w:rsidRDefault="00902A0A" w:rsidP="00902A0A">
            <w:pPr>
              <w:spacing w:after="0"/>
              <w:rPr>
                <w:sz w:val="22"/>
                <w:szCs w:val="22"/>
              </w:rPr>
            </w:pPr>
            <w:r w:rsidRPr="00DE04A5">
              <w:rPr>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18BE94D5" w14:textId="3D81ED59" w:rsidR="00902A0A" w:rsidRPr="00DE04A5" w:rsidRDefault="00902A0A" w:rsidP="00902A0A">
            <w:pPr>
              <w:spacing w:after="0"/>
              <w:rPr>
                <w:sz w:val="22"/>
                <w:szCs w:val="22"/>
              </w:rPr>
            </w:pPr>
            <w:r w:rsidRPr="00DE04A5">
              <w:rPr>
                <w:sz w:val="22"/>
                <w:szCs w:val="22"/>
              </w:rPr>
              <w:t>Did not receive accurate data</w:t>
            </w:r>
            <w:r w:rsidR="00E3304E">
              <w:rPr>
                <w:sz w:val="22"/>
                <w:szCs w:val="22"/>
              </w:rPr>
              <w:t>,</w:t>
            </w:r>
            <w:r w:rsidRPr="00DE04A5">
              <w:rPr>
                <w:sz w:val="22"/>
                <w:szCs w:val="22"/>
              </w:rPr>
              <w:t xml:space="preserve">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6260774F" w14:textId="77777777" w:rsidR="00902A0A" w:rsidRPr="00DE04A5" w:rsidRDefault="00902A0A" w:rsidP="00902A0A">
            <w:pPr>
              <w:spacing w:after="0"/>
              <w:rPr>
                <w:sz w:val="22"/>
                <w:szCs w:val="22"/>
              </w:rPr>
            </w:pPr>
            <w:r w:rsidRPr="00DE04A5">
              <w:rPr>
                <w:sz w:val="22"/>
                <w:szCs w:val="22"/>
              </w:rPr>
              <w:t>Leverage a copy of the data stored on Google Drive for the same</w:t>
            </w:r>
          </w:p>
        </w:tc>
      </w:tr>
      <w:tr w:rsidR="00902A0A" w:rsidRPr="00B266C0" w14:paraId="3A17A736" w14:textId="77777777" w:rsidTr="00902A0A">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DF9C5F9" w14:textId="77777777" w:rsidR="00902A0A" w:rsidRPr="00DE04A5" w:rsidRDefault="00902A0A" w:rsidP="00902A0A">
            <w:pPr>
              <w:spacing w:after="0"/>
              <w:jc w:val="center"/>
              <w:rPr>
                <w:sz w:val="22"/>
                <w:szCs w:val="22"/>
              </w:rPr>
            </w:pPr>
            <w:r w:rsidRPr="00DE04A5">
              <w:rPr>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522CC93B" w14:textId="77777777" w:rsidR="00902A0A" w:rsidRPr="00DE04A5" w:rsidRDefault="00902A0A" w:rsidP="00902A0A">
            <w:pPr>
              <w:spacing w:after="0"/>
              <w:rPr>
                <w:sz w:val="22"/>
                <w:szCs w:val="22"/>
              </w:rPr>
            </w:pPr>
            <w:r w:rsidRPr="00DE04A5">
              <w:rPr>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1B30CC3B" w14:textId="77777777" w:rsidR="00902A0A" w:rsidRPr="00DE04A5" w:rsidRDefault="00902A0A" w:rsidP="00902A0A">
            <w:pPr>
              <w:spacing w:after="0"/>
              <w:rPr>
                <w:sz w:val="22"/>
                <w:szCs w:val="22"/>
              </w:rPr>
            </w:pPr>
            <w:r w:rsidRPr="00DE04A5">
              <w:rPr>
                <w:sz w:val="22"/>
                <w:szCs w:val="22"/>
              </w:rPr>
              <w:t>Use an online iPython service like Google Colab to perform the study</w:t>
            </w:r>
          </w:p>
        </w:tc>
      </w:tr>
      <w:tr w:rsidR="00902A0A" w:rsidRPr="00B266C0" w14:paraId="55EEAF65" w14:textId="77777777" w:rsidTr="00902A0A">
        <w:trPr>
          <w:trHeight w:val="1635"/>
        </w:trPr>
        <w:tc>
          <w:tcPr>
            <w:tcW w:w="2500" w:type="dxa"/>
            <w:vMerge/>
            <w:tcBorders>
              <w:top w:val="nil"/>
              <w:left w:val="single" w:sz="4" w:space="0" w:color="auto"/>
              <w:bottom w:val="single" w:sz="4" w:space="0" w:color="auto"/>
              <w:right w:val="single" w:sz="4" w:space="0" w:color="auto"/>
            </w:tcBorders>
            <w:vAlign w:val="center"/>
            <w:hideMark/>
          </w:tcPr>
          <w:p w14:paraId="387689CD" w14:textId="77777777" w:rsidR="00902A0A" w:rsidRPr="00DE04A5" w:rsidRDefault="00902A0A" w:rsidP="00902A0A">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36914661" w14:textId="77777777" w:rsidR="00902A0A" w:rsidRPr="00DE04A5" w:rsidRDefault="00902A0A" w:rsidP="00902A0A">
            <w:pPr>
              <w:spacing w:after="0"/>
              <w:rPr>
                <w:sz w:val="22"/>
                <w:szCs w:val="22"/>
              </w:rPr>
            </w:pPr>
            <w:r w:rsidRPr="00DE04A5">
              <w:rPr>
                <w:sz w:val="22"/>
                <w:szCs w:val="22"/>
              </w:rPr>
              <w:t>Data transformation is time-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7E45C6F5" w14:textId="77777777" w:rsidR="00902A0A" w:rsidRPr="00DE04A5" w:rsidRDefault="00902A0A" w:rsidP="00902A0A">
            <w:pPr>
              <w:spacing w:after="0"/>
              <w:rPr>
                <w:sz w:val="22"/>
                <w:szCs w:val="22"/>
              </w:rPr>
            </w:pPr>
            <w:r w:rsidRPr="00DE04A5">
              <w:rPr>
                <w:sz w:val="22"/>
                <w:szCs w:val="22"/>
              </w:rPr>
              <w:t>Revisit the exploratory data analysis phase and try alternate methods</w:t>
            </w:r>
          </w:p>
        </w:tc>
      </w:tr>
      <w:tr w:rsidR="00902A0A" w:rsidRPr="00B266C0" w14:paraId="0E803C5B" w14:textId="77777777" w:rsidTr="00902A0A">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40CBA26A" w14:textId="77777777" w:rsidR="00902A0A" w:rsidRPr="00DE04A5" w:rsidRDefault="00902A0A" w:rsidP="00902A0A">
            <w:pPr>
              <w:spacing w:after="0"/>
              <w:jc w:val="center"/>
              <w:rPr>
                <w:sz w:val="22"/>
                <w:szCs w:val="22"/>
              </w:rPr>
            </w:pPr>
            <w:r w:rsidRPr="00DE04A5">
              <w:rPr>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5F22857D" w14:textId="77777777" w:rsidR="00902A0A" w:rsidRPr="00DE04A5" w:rsidRDefault="00902A0A" w:rsidP="00902A0A">
            <w:pPr>
              <w:spacing w:after="0"/>
              <w:rPr>
                <w:sz w:val="22"/>
                <w:szCs w:val="22"/>
              </w:rPr>
            </w:pPr>
            <w:r w:rsidRPr="00DE04A5">
              <w:rPr>
                <w:sz w:val="22"/>
                <w:szCs w:val="22"/>
              </w:rPr>
              <w:t>Might not be able to implement all the model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4A67E31A" w14:textId="77777777" w:rsidR="00902A0A" w:rsidRPr="00DE04A5" w:rsidRDefault="00902A0A" w:rsidP="00902A0A">
            <w:pPr>
              <w:spacing w:after="0"/>
              <w:rPr>
                <w:sz w:val="22"/>
                <w:szCs w:val="22"/>
              </w:rPr>
            </w:pPr>
            <w:r w:rsidRPr="00DE04A5">
              <w:rPr>
                <w:sz w:val="22"/>
                <w:szCs w:val="22"/>
              </w:rPr>
              <w:t>Scale back by filtering modelling techniques prioritized on novelty and usage</w:t>
            </w:r>
          </w:p>
        </w:tc>
      </w:tr>
      <w:tr w:rsidR="00902A0A" w:rsidRPr="00B266C0" w14:paraId="6B5C242F" w14:textId="77777777" w:rsidTr="00902A0A">
        <w:trPr>
          <w:trHeight w:val="1560"/>
        </w:trPr>
        <w:tc>
          <w:tcPr>
            <w:tcW w:w="2500" w:type="dxa"/>
            <w:vMerge/>
            <w:tcBorders>
              <w:top w:val="nil"/>
              <w:left w:val="single" w:sz="4" w:space="0" w:color="auto"/>
              <w:bottom w:val="single" w:sz="4" w:space="0" w:color="auto"/>
              <w:right w:val="single" w:sz="4" w:space="0" w:color="auto"/>
            </w:tcBorders>
            <w:vAlign w:val="center"/>
            <w:hideMark/>
          </w:tcPr>
          <w:p w14:paraId="689835B7" w14:textId="77777777" w:rsidR="00902A0A" w:rsidRPr="00DE04A5" w:rsidRDefault="00902A0A" w:rsidP="00902A0A">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32519256" w14:textId="77777777" w:rsidR="00902A0A" w:rsidRPr="00DE04A5" w:rsidRDefault="00902A0A" w:rsidP="00902A0A">
            <w:pPr>
              <w:spacing w:after="0"/>
              <w:rPr>
                <w:sz w:val="22"/>
                <w:szCs w:val="22"/>
              </w:rPr>
            </w:pPr>
            <w:r w:rsidRPr="00DE04A5">
              <w:rPr>
                <w:sz w:val="22"/>
                <w:szCs w:val="22"/>
              </w:rPr>
              <w:t>Results obtained post model building do not make business sense</w:t>
            </w:r>
          </w:p>
        </w:tc>
        <w:tc>
          <w:tcPr>
            <w:tcW w:w="3940" w:type="dxa"/>
            <w:tcBorders>
              <w:top w:val="nil"/>
              <w:left w:val="nil"/>
              <w:bottom w:val="single" w:sz="4" w:space="0" w:color="auto"/>
              <w:right w:val="single" w:sz="4" w:space="0" w:color="auto"/>
            </w:tcBorders>
            <w:shd w:val="clear" w:color="auto" w:fill="auto"/>
            <w:vAlign w:val="center"/>
            <w:hideMark/>
          </w:tcPr>
          <w:p w14:paraId="7E67B372" w14:textId="3C7B43ED" w:rsidR="00902A0A" w:rsidRPr="00DE04A5" w:rsidRDefault="00902A0A" w:rsidP="00902A0A">
            <w:pPr>
              <w:spacing w:after="0"/>
              <w:rPr>
                <w:sz w:val="22"/>
                <w:szCs w:val="22"/>
              </w:rPr>
            </w:pPr>
            <w:r w:rsidRPr="00DE04A5">
              <w:rPr>
                <w:sz w:val="22"/>
                <w:szCs w:val="22"/>
              </w:rPr>
              <w:t xml:space="preserve">Perform further iterations or go back to exploratory data analysis to review </w:t>
            </w:r>
            <w:r w:rsidR="00E3304E">
              <w:rPr>
                <w:sz w:val="22"/>
                <w:szCs w:val="22"/>
              </w:rPr>
              <w:t xml:space="preserve">the </w:t>
            </w:r>
            <w:r w:rsidRPr="00DE04A5">
              <w:rPr>
                <w:sz w:val="22"/>
                <w:szCs w:val="22"/>
              </w:rPr>
              <w:t>methodology</w:t>
            </w:r>
          </w:p>
        </w:tc>
      </w:tr>
    </w:tbl>
    <w:p w14:paraId="48E4FE02" w14:textId="77777777" w:rsidR="00902A0A" w:rsidRPr="00ED662F" w:rsidRDefault="00902A0A" w:rsidP="00902A0A">
      <w:pPr>
        <w:pStyle w:val="BodyText"/>
        <w:jc w:val="center"/>
      </w:pPr>
      <w:r>
        <w:t>Table 1: Risk and Contingency Plan</w:t>
      </w:r>
    </w:p>
    <w:p w14:paraId="13F171F7" w14:textId="77777777" w:rsidR="00902A0A" w:rsidRDefault="00902A0A" w:rsidP="00902A0A">
      <w:pPr>
        <w:rPr>
          <w:rFonts w:eastAsiaTheme="majorEastAsia"/>
          <w:b/>
          <w:bCs/>
          <w:color w:val="345A8A" w:themeColor="accent1" w:themeShade="B5"/>
          <w:sz w:val="32"/>
          <w:szCs w:val="32"/>
        </w:rPr>
      </w:pPr>
      <w:r>
        <w:br w:type="page"/>
      </w:r>
    </w:p>
    <w:p w14:paraId="30ADBF0A" w14:textId="77777777" w:rsidR="00902A0A" w:rsidRPr="0045355A" w:rsidRDefault="00902A0A" w:rsidP="00902A0A">
      <w:pPr>
        <w:pStyle w:val="Heading1"/>
      </w:pPr>
      <w:bookmarkStart w:id="129" w:name="_Toc61885898"/>
      <w:r w:rsidRPr="0045355A">
        <w:lastRenderedPageBreak/>
        <w:t>References</w:t>
      </w:r>
      <w:bookmarkEnd w:id="127"/>
      <w:bookmarkEnd w:id="128"/>
      <w:bookmarkEnd w:id="129"/>
    </w:p>
    <w:p w14:paraId="14869FDA" w14:textId="77777777" w:rsidR="00902A0A" w:rsidRPr="00D73523" w:rsidRDefault="00902A0A" w:rsidP="00902A0A">
      <w:pPr>
        <w:pStyle w:val="ListParagraph"/>
        <w:numPr>
          <w:ilvl w:val="0"/>
          <w:numId w:val="42"/>
        </w:numPr>
        <w:jc w:val="left"/>
      </w:pPr>
      <w:r w:rsidRPr="00DE1C06">
        <w:fldChar w:fldCharType="begin" w:fldLock="1"/>
      </w:r>
      <w:r w:rsidRPr="00D73523">
        <w:instrText xml:space="preserve">ADDIN Mendeley Bibliography CSL_BIBLIOGRAPHY </w:instrText>
      </w:r>
      <w:r w:rsidRPr="00DE1C06">
        <w:fldChar w:fldCharType="separate"/>
      </w:r>
      <w:r w:rsidRPr="00D73523">
        <w:t xml:space="preserve">Ahmad, A.K., Jafar, A. and Aljoumaa, K., (2019) Customer churn prediction in telecom using machine learning in big data platform. </w:t>
      </w:r>
      <w:r w:rsidRPr="00D73523">
        <w:rPr>
          <w:i/>
          <w:iCs/>
        </w:rPr>
        <w:t>Journal of Big Data</w:t>
      </w:r>
      <w:r w:rsidRPr="00D73523">
        <w:t>, [online] 61, p.28. Available at: https://doi.org/10.1186/s40537-019-0191-6.</w:t>
      </w:r>
    </w:p>
    <w:p w14:paraId="0BAF3109" w14:textId="77777777" w:rsidR="00902A0A" w:rsidRPr="00D73523" w:rsidRDefault="00902A0A" w:rsidP="00902A0A">
      <w:pPr>
        <w:pStyle w:val="ListParagraph"/>
        <w:numPr>
          <w:ilvl w:val="0"/>
          <w:numId w:val="42"/>
        </w:numPr>
        <w:jc w:val="left"/>
      </w:pPr>
      <w:r w:rsidRPr="00D73523">
        <w:t>Ahmad, A.K., Jafar, A. and Aljoumaa, K., (n.d.) Customer churn prediction in telecom using machine learning in big data platform. [online] Available at: https://doi.org/10.1186/s40537-019-0191-6.</w:t>
      </w:r>
    </w:p>
    <w:p w14:paraId="5AF8DAA5" w14:textId="77777777" w:rsidR="00902A0A" w:rsidRPr="00D73523" w:rsidRDefault="00902A0A" w:rsidP="00902A0A">
      <w:pPr>
        <w:pStyle w:val="ListParagraph"/>
        <w:numPr>
          <w:ilvl w:val="0"/>
          <w:numId w:val="42"/>
        </w:numPr>
        <w:jc w:val="left"/>
      </w:pPr>
      <w:r w:rsidRPr="00D73523">
        <w:t xml:space="preserve">Ahmed, A.A. and Maheswari, D., (2017a) Methods For Customer Retention In Telecom Industries. </w:t>
      </w:r>
      <w:r w:rsidRPr="00D73523">
        <w:rPr>
          <w:i/>
          <w:iCs/>
        </w:rPr>
        <w:t>2017 International Conference on Advanced Computing and Communication Systems</w:t>
      </w:r>
      <w:r w:rsidRPr="00D73523">
        <w:t>.</w:t>
      </w:r>
    </w:p>
    <w:p w14:paraId="17E8C482" w14:textId="77777777" w:rsidR="00902A0A" w:rsidRPr="00D73523" w:rsidRDefault="00902A0A" w:rsidP="00902A0A">
      <w:pPr>
        <w:pStyle w:val="ListParagraph"/>
        <w:numPr>
          <w:ilvl w:val="0"/>
          <w:numId w:val="42"/>
        </w:numPr>
        <w:jc w:val="left"/>
      </w:pPr>
      <w:r w:rsidRPr="00D73523">
        <w:t xml:space="preserve">Ahmed, A.A.Q. and Maheswari, D., (2017b) Churn prediction on huge telecom data using hybrid firefly based classification Churn prediction on huge telecom data. </w:t>
      </w:r>
      <w:r w:rsidRPr="00D73523">
        <w:rPr>
          <w:i/>
          <w:iCs/>
        </w:rPr>
        <w:t>Egyptian Informatics Journal</w:t>
      </w:r>
      <w:r w:rsidRPr="00D73523">
        <w:t>, [online] 183, pp.215–220. Available at: http://dx.doi.org/10.1016/j.eij.2017.02.002 [Accessed 15 Jan. 2021].</w:t>
      </w:r>
    </w:p>
    <w:p w14:paraId="57C77D87" w14:textId="77777777" w:rsidR="00902A0A" w:rsidRPr="00D73523" w:rsidRDefault="00902A0A" w:rsidP="00902A0A">
      <w:pPr>
        <w:pStyle w:val="ListParagraph"/>
        <w:numPr>
          <w:ilvl w:val="0"/>
          <w:numId w:val="42"/>
        </w:numPr>
        <w:jc w:val="left"/>
      </w:pPr>
      <w:r w:rsidRPr="00D73523">
        <w:t xml:space="preserve">Andrews, R., (2019) Churn Prediction in Telecom Sector Using Machine Learning. </w:t>
      </w:r>
      <w:r w:rsidRPr="00D73523">
        <w:rPr>
          <w:i/>
          <w:iCs/>
        </w:rPr>
        <w:t>International Journal of Information Systems and Computer Sciences</w:t>
      </w:r>
      <w:r w:rsidRPr="00D73523">
        <w:t>, 82, pp.132–134.</w:t>
      </w:r>
    </w:p>
    <w:p w14:paraId="1B2776C4" w14:textId="77777777" w:rsidR="00902A0A" w:rsidRPr="00D73523" w:rsidRDefault="00902A0A" w:rsidP="00902A0A">
      <w:pPr>
        <w:pStyle w:val="ListParagraph"/>
        <w:numPr>
          <w:ilvl w:val="0"/>
          <w:numId w:val="42"/>
        </w:numPr>
        <w:jc w:val="left"/>
      </w:pPr>
      <w:r w:rsidRPr="00D73523">
        <w:t xml:space="preserve">Apurvasree, G.M., Ashika, S., Karthi, S., Sathesh, V., Shankar, M. and Pamina, J., (2019) Churn Prediction in Telecom using Classification Algorithms. </w:t>
      </w:r>
      <w:r w:rsidRPr="00D73523">
        <w:rPr>
          <w:i/>
          <w:iCs/>
        </w:rPr>
        <w:t>International Journal of Scientific Research and Engineering Development</w:t>
      </w:r>
      <w:r w:rsidRPr="00D73523">
        <w:t>, [online] 21. Available at: www.ijsred.com.</w:t>
      </w:r>
    </w:p>
    <w:p w14:paraId="5404050F" w14:textId="77777777" w:rsidR="00902A0A" w:rsidRPr="00D73523" w:rsidRDefault="00902A0A" w:rsidP="00902A0A">
      <w:pPr>
        <w:pStyle w:val="ListParagraph"/>
        <w:numPr>
          <w:ilvl w:val="0"/>
          <w:numId w:val="42"/>
        </w:numPr>
        <w:jc w:val="left"/>
      </w:pPr>
      <w:r w:rsidRPr="00D73523">
        <w:t xml:space="preserve">Backiel, A., Verbinnen, Y., Baesens, B. and Claeskens, G., (2015) Combining local and social network classifiers to improve churn prediction. In: </w:t>
      </w:r>
      <w:r w:rsidRPr="00D73523">
        <w:rPr>
          <w:i/>
          <w:iCs/>
        </w:rPr>
        <w:t>Proceedings of the 2015 IEEE/ACM International Conference on Advances in Social Networks Analysis and Mining, ASONAM 2015</w:t>
      </w:r>
      <w:r w:rsidRPr="00D73523">
        <w:t>. [online] New York, NY, USA: Association for Computing Machinery, Inc, pp.651–658. Available at: https://dl.acm.org/doi/10.1145/2808797.2808850 [Accessed 17 Jan. 2021].</w:t>
      </w:r>
    </w:p>
    <w:p w14:paraId="3942F1B5" w14:textId="77777777" w:rsidR="00902A0A" w:rsidRPr="00D73523" w:rsidRDefault="00902A0A" w:rsidP="00902A0A">
      <w:pPr>
        <w:pStyle w:val="ListParagraph"/>
        <w:numPr>
          <w:ilvl w:val="0"/>
          <w:numId w:val="42"/>
        </w:numPr>
        <w:jc w:val="left"/>
      </w:pPr>
      <w:r w:rsidRPr="00D73523">
        <w:t xml:space="preserve">Brandusoiu, I., Toderean, G. and Beleiu, H., (2016) Methods for churn prediction in the pre-paid mobile telecommunications industry. In: </w:t>
      </w:r>
      <w:r w:rsidRPr="00D73523">
        <w:rPr>
          <w:i/>
          <w:iCs/>
        </w:rPr>
        <w:t>IEEE International Conference on Communications</w:t>
      </w:r>
      <w:r w:rsidRPr="00D73523">
        <w:t>. Institute of Electrical and Electronics Engineers Inc., pp.97–100.</w:t>
      </w:r>
    </w:p>
    <w:p w14:paraId="583F7DC0" w14:textId="77777777" w:rsidR="00902A0A" w:rsidRPr="00D73523" w:rsidRDefault="00902A0A" w:rsidP="00902A0A">
      <w:pPr>
        <w:pStyle w:val="ListParagraph"/>
        <w:numPr>
          <w:ilvl w:val="0"/>
          <w:numId w:val="42"/>
        </w:numPr>
        <w:jc w:val="left"/>
      </w:pPr>
      <w:r w:rsidRPr="00D73523">
        <w:t xml:space="preserve">Burez, J. and Van den Poel, D., (2009) Handling class imbalance in customer churn </w:t>
      </w:r>
      <w:r w:rsidRPr="00D73523">
        <w:lastRenderedPageBreak/>
        <w:t xml:space="preserve">prediction. </w:t>
      </w:r>
      <w:r w:rsidRPr="00D73523">
        <w:rPr>
          <w:i/>
          <w:iCs/>
        </w:rPr>
        <w:t>Expert Systems with Applications</w:t>
      </w:r>
      <w:r w:rsidRPr="00D73523">
        <w:t>, 363 PART 1, pp.4626–4636.</w:t>
      </w:r>
    </w:p>
    <w:p w14:paraId="16C81627" w14:textId="77777777" w:rsidR="00902A0A" w:rsidRPr="00D73523" w:rsidRDefault="00902A0A" w:rsidP="00902A0A">
      <w:pPr>
        <w:pStyle w:val="ListParagraph"/>
        <w:numPr>
          <w:ilvl w:val="0"/>
          <w:numId w:val="42"/>
        </w:numPr>
        <w:jc w:val="left"/>
      </w:pPr>
      <w:r w:rsidRPr="00D73523">
        <w:t>Castanedo, F., Valverde, G., Zaratiegui, J. and Vazquez, A., (2014) Using Deep Learning to Predict Customer Churn in a Mobile Telecommunication Network Federico. pp.1–8.</w:t>
      </w:r>
    </w:p>
    <w:p w14:paraId="1506A31F" w14:textId="77777777" w:rsidR="00902A0A" w:rsidRPr="00D73523" w:rsidRDefault="00902A0A" w:rsidP="00902A0A">
      <w:pPr>
        <w:pStyle w:val="ListParagraph"/>
        <w:numPr>
          <w:ilvl w:val="0"/>
          <w:numId w:val="42"/>
        </w:numPr>
        <w:jc w:val="left"/>
      </w:pPr>
      <w:r w:rsidRPr="00D73523">
        <w:t xml:space="preserve">Ebrah, K. and Elnasir, S., (2019) Churn Prediction Using Machine Learning and Recommendations Plans for Telecoms. </w:t>
      </w:r>
      <w:r w:rsidRPr="00D73523">
        <w:rPr>
          <w:i/>
          <w:iCs/>
        </w:rPr>
        <w:t>11Journal of Computer and Communications</w:t>
      </w:r>
      <w:r w:rsidRPr="00D73523">
        <w:t>, [online] ``23df, pp.33–53. Available at: https://doi.org/10.4236/jcc.2019.711003 [Accessed 10 Jan. 2021].</w:t>
      </w:r>
    </w:p>
    <w:p w14:paraId="3AACA4A5" w14:textId="77777777" w:rsidR="00902A0A" w:rsidRPr="00D73523" w:rsidRDefault="00902A0A" w:rsidP="00902A0A">
      <w:pPr>
        <w:pStyle w:val="ListParagraph"/>
        <w:numPr>
          <w:ilvl w:val="0"/>
          <w:numId w:val="42"/>
        </w:numPr>
        <w:jc w:val="left"/>
      </w:pPr>
      <w:r w:rsidRPr="00D73523">
        <w:t>Effendy, V., Adiwijaya, K. and Baizal, Z.K.A., (2014) Handling imbalanced data in customer churn prediction using combined sampling and weighted random forest. [online] Available at: https://www.researchgate.net/publication/266387792 [Accessed 17 Jan. 2021].</w:t>
      </w:r>
    </w:p>
    <w:p w14:paraId="0C351341" w14:textId="77777777" w:rsidR="00902A0A" w:rsidRPr="00D73523" w:rsidRDefault="00902A0A" w:rsidP="00902A0A">
      <w:pPr>
        <w:pStyle w:val="ListParagraph"/>
        <w:numPr>
          <w:ilvl w:val="0"/>
          <w:numId w:val="42"/>
        </w:numPr>
        <w:jc w:val="left"/>
      </w:pPr>
      <w:r w:rsidRPr="00D73523">
        <w:t xml:space="preserve">Hadden, J., Tiwari, A., Roy, R. and Ruta, D., (2006) Churn Prediction: Does Technology Matter. </w:t>
      </w:r>
      <w:r w:rsidRPr="00D73523">
        <w:rPr>
          <w:i/>
          <w:iCs/>
        </w:rPr>
        <w:t>International Journal of Intelligent Technology</w:t>
      </w:r>
      <w:r w:rsidRPr="00D73523">
        <w:t>, 1, pp.104–110.</w:t>
      </w:r>
    </w:p>
    <w:p w14:paraId="6B3058C3" w14:textId="77777777" w:rsidR="00902A0A" w:rsidRPr="00D73523" w:rsidRDefault="00902A0A" w:rsidP="00902A0A">
      <w:pPr>
        <w:pStyle w:val="ListParagraph"/>
        <w:numPr>
          <w:ilvl w:val="0"/>
          <w:numId w:val="42"/>
        </w:numPr>
        <w:jc w:val="left"/>
      </w:pPr>
      <w:r w:rsidRPr="00D73523">
        <w:t xml:space="preserve">Induja, S. and Eswaramurthy, V.P., (2015) </w:t>
      </w:r>
      <w:r w:rsidRPr="00D73523">
        <w:rPr>
          <w:i/>
          <w:iCs/>
        </w:rPr>
        <w:t>Customers Churn Prediction and Attribute Selection in Telecom Industry Using Kernelized Extreme Learning Machine and Bat Algorithms</w:t>
      </w:r>
      <w:r w:rsidRPr="00D73523">
        <w:t xml:space="preserve">. [online] </w:t>
      </w:r>
      <w:r w:rsidRPr="00D73523">
        <w:rPr>
          <w:i/>
          <w:iCs/>
        </w:rPr>
        <w:t>International Journal of Science and Research (IJSR) ISSN</w:t>
      </w:r>
      <w:r w:rsidRPr="00D73523">
        <w:t>, Available at: www.ijsr.net [Accessed 18 Jan. 2021].</w:t>
      </w:r>
    </w:p>
    <w:p w14:paraId="38CA1ADD" w14:textId="77777777" w:rsidR="00902A0A" w:rsidRPr="00D73523" w:rsidRDefault="00902A0A" w:rsidP="00902A0A">
      <w:pPr>
        <w:pStyle w:val="ListParagraph"/>
        <w:numPr>
          <w:ilvl w:val="0"/>
          <w:numId w:val="42"/>
        </w:numPr>
        <w:jc w:val="left"/>
      </w:pPr>
      <w:r w:rsidRPr="00D73523">
        <w:t xml:space="preserve">Jahromi, A.T., Stakhovych, S. and Ewing, M., (2014) Managing B2B customer churn, retention and profitability. </w:t>
      </w:r>
      <w:r w:rsidRPr="00D73523">
        <w:rPr>
          <w:i/>
          <w:iCs/>
        </w:rPr>
        <w:t>Industrial Marketing Management</w:t>
      </w:r>
      <w:r w:rsidRPr="00D73523">
        <w:t>, [online] 437, pp.1258–1268. Available at: https://research.monash.edu/en/publications/managing-b2b-customer-churn-retention-and-profitability [Accessed 16 Jan. 2021].</w:t>
      </w:r>
    </w:p>
    <w:p w14:paraId="3C756B06" w14:textId="77777777" w:rsidR="00902A0A" w:rsidRPr="00D73523" w:rsidRDefault="00902A0A" w:rsidP="00902A0A">
      <w:pPr>
        <w:pStyle w:val="ListParagraph"/>
        <w:numPr>
          <w:ilvl w:val="0"/>
          <w:numId w:val="42"/>
        </w:numPr>
        <w:jc w:val="left"/>
      </w:pPr>
      <w:r w:rsidRPr="00D73523">
        <w:t xml:space="preserve">Jayaswal, P., Prasad, B.R. and Agarwal, S., (2016) An Ensemble Approach for Efficient Churn Prediction in Telecom Industry. </w:t>
      </w:r>
      <w:r w:rsidRPr="00D73523">
        <w:rPr>
          <w:i/>
          <w:iCs/>
        </w:rPr>
        <w:t>International Journal of Database Theory and Application</w:t>
      </w:r>
      <w:r w:rsidRPr="00D73523">
        <w:t>, [online] 98, pp.211–232. Available at: http://dx.doi.org/10.14257/ijdta.2016.9.8.21 [Accessed 17 Jan. 2021].</w:t>
      </w:r>
    </w:p>
    <w:p w14:paraId="7F979DBE" w14:textId="77777777" w:rsidR="00902A0A" w:rsidRPr="00D73523" w:rsidRDefault="00902A0A" w:rsidP="00902A0A">
      <w:pPr>
        <w:pStyle w:val="ListParagraph"/>
        <w:numPr>
          <w:ilvl w:val="0"/>
          <w:numId w:val="42"/>
        </w:numPr>
        <w:jc w:val="left"/>
      </w:pPr>
      <w:r w:rsidRPr="00D73523">
        <w:t xml:space="preserve">Kuo, Y.-F., Wu, C.-M. and Deng, W.-J., (2009) The relationships among service quality, perceived value, customer satisfaction, and post-purchase intention in mobile value-added services. </w:t>
      </w:r>
      <w:r w:rsidRPr="00D73523">
        <w:rPr>
          <w:i/>
          <w:iCs/>
        </w:rPr>
        <w:t>Computers in Human Behavior</w:t>
      </w:r>
      <w:r w:rsidRPr="00D73523">
        <w:t>, 25, pp.887–896.</w:t>
      </w:r>
    </w:p>
    <w:p w14:paraId="768B76AF" w14:textId="77777777" w:rsidR="00902A0A" w:rsidRPr="00D73523" w:rsidRDefault="00902A0A" w:rsidP="00902A0A">
      <w:pPr>
        <w:pStyle w:val="ListParagraph"/>
        <w:numPr>
          <w:ilvl w:val="0"/>
          <w:numId w:val="42"/>
        </w:numPr>
        <w:jc w:val="left"/>
      </w:pPr>
      <w:r w:rsidRPr="00D73523">
        <w:t xml:space="preserve">Lu, N., Lin, H., Lu, J. and Zhang, G., (2014) A customer churn prediction model in telecom industry using boosting. </w:t>
      </w:r>
      <w:r w:rsidRPr="00D73523">
        <w:rPr>
          <w:i/>
          <w:iCs/>
        </w:rPr>
        <w:t>IEEE Transactions on Industrial Informatics</w:t>
      </w:r>
      <w:r w:rsidRPr="00D73523">
        <w:t>, 102, pp.1659–1665.</w:t>
      </w:r>
    </w:p>
    <w:p w14:paraId="5F5510BB" w14:textId="77777777" w:rsidR="00902A0A" w:rsidRPr="00D73523" w:rsidRDefault="00902A0A" w:rsidP="00902A0A">
      <w:pPr>
        <w:pStyle w:val="ListParagraph"/>
        <w:numPr>
          <w:ilvl w:val="0"/>
          <w:numId w:val="42"/>
        </w:numPr>
        <w:jc w:val="left"/>
      </w:pPr>
      <w:r w:rsidRPr="00D73523">
        <w:lastRenderedPageBreak/>
        <w:t xml:space="preserve">Rajagopal, D.S., (2011) Customer Data Clustering using Data Mining Technique. </w:t>
      </w:r>
      <w:r w:rsidRPr="00D73523">
        <w:rPr>
          <w:i/>
          <w:iCs/>
        </w:rPr>
        <w:t>International Journal of Database Management Systems</w:t>
      </w:r>
      <w:r w:rsidRPr="00D73523">
        <w:t>, [online] 34. Available at: http://arxiv.org/abs/1112.2663 [Accessed 17 Jan. 2021].</w:t>
      </w:r>
    </w:p>
    <w:p w14:paraId="5D6FCB32" w14:textId="77777777" w:rsidR="00902A0A" w:rsidRPr="00D73523" w:rsidRDefault="00902A0A" w:rsidP="00902A0A">
      <w:pPr>
        <w:pStyle w:val="ListParagraph"/>
        <w:numPr>
          <w:ilvl w:val="0"/>
          <w:numId w:val="42"/>
        </w:numPr>
        <w:jc w:val="left"/>
      </w:pPr>
      <w:r w:rsidRPr="00D73523">
        <w:t xml:space="preserve">Xie, Y., Li, X., Ngai, E.W.T. and Ying, W., (2009) Customer churn prediction using improved balanced random forests. </w:t>
      </w:r>
      <w:r w:rsidRPr="00D73523">
        <w:rPr>
          <w:i/>
          <w:iCs/>
        </w:rPr>
        <w:t>Expert Systems with Applications</w:t>
      </w:r>
      <w:r w:rsidRPr="00D73523">
        <w:t>, 363 PART 1, pp.5445–5449.</w:t>
      </w:r>
    </w:p>
    <w:p w14:paraId="6683532E" w14:textId="24D32145" w:rsidR="00C11AB9" w:rsidRPr="00C11AB9" w:rsidRDefault="00902A0A" w:rsidP="00902A0A">
      <w:pPr>
        <w:pStyle w:val="BodyText"/>
      </w:pPr>
      <w:r w:rsidRPr="00DE1C06">
        <w:fldChar w:fldCharType="end"/>
      </w:r>
    </w:p>
    <w:p w14:paraId="1D9C17D1" w14:textId="77777777" w:rsidR="00350A6B" w:rsidRPr="00070EA1" w:rsidRDefault="00350A6B" w:rsidP="00517E79">
      <w:pPr>
        <w:pStyle w:val="Heading1"/>
      </w:pPr>
    </w:p>
    <w:sectPr w:rsidR="00350A6B" w:rsidRPr="00070EA1" w:rsidSect="00A9003E">
      <w:footerReference w:type="default" r:id="rId28"/>
      <w:pgSz w:w="12240" w:h="15840"/>
      <w:pgMar w:top="117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64FDF4" w14:textId="77777777" w:rsidR="008A475F" w:rsidRDefault="008A475F" w:rsidP="00F74708">
      <w:r>
        <w:separator/>
      </w:r>
    </w:p>
  </w:endnote>
  <w:endnote w:type="continuationSeparator" w:id="0">
    <w:p w14:paraId="44F603EC" w14:textId="77777777" w:rsidR="008A475F" w:rsidRDefault="008A475F"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849140"/>
      <w:docPartObj>
        <w:docPartGallery w:val="Page Numbers (Bottom of Page)"/>
        <w:docPartUnique/>
      </w:docPartObj>
    </w:sdtPr>
    <w:sdtContent>
      <w:p w14:paraId="1F8C52EE" w14:textId="3857B08E" w:rsidR="00220B96" w:rsidRDefault="00220B96"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220B96" w:rsidRDefault="00220B96"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501412" w14:textId="77777777" w:rsidR="008A475F" w:rsidRDefault="008A475F" w:rsidP="00F74708">
      <w:r>
        <w:separator/>
      </w:r>
    </w:p>
  </w:footnote>
  <w:footnote w:type="continuationSeparator" w:id="0">
    <w:p w14:paraId="33FC6421" w14:textId="77777777" w:rsidR="008A475F" w:rsidRDefault="008A475F"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5"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8"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5"/>
  </w:num>
  <w:num w:numId="15">
    <w:abstractNumId w:val="10"/>
  </w:num>
  <w:num w:numId="16">
    <w:abstractNumId w:val="8"/>
  </w:num>
  <w:num w:numId="17">
    <w:abstractNumId w:val="17"/>
  </w:num>
  <w:num w:numId="18">
    <w:abstractNumId w:val="2"/>
  </w:num>
  <w:num w:numId="19">
    <w:abstractNumId w:val="23"/>
  </w:num>
  <w:num w:numId="20">
    <w:abstractNumId w:val="20"/>
  </w:num>
  <w:num w:numId="21">
    <w:abstractNumId w:val="26"/>
  </w:num>
  <w:num w:numId="22">
    <w:abstractNumId w:val="22"/>
  </w:num>
  <w:num w:numId="23">
    <w:abstractNumId w:val="28"/>
  </w:num>
  <w:num w:numId="24">
    <w:abstractNumId w:val="18"/>
  </w:num>
  <w:num w:numId="25">
    <w:abstractNumId w:val="16"/>
  </w:num>
  <w:num w:numId="26">
    <w:abstractNumId w:val="21"/>
  </w:num>
  <w:num w:numId="27">
    <w:abstractNumId w:val="11"/>
  </w:num>
  <w:num w:numId="28">
    <w:abstractNumId w:val="6"/>
  </w:num>
  <w:num w:numId="29">
    <w:abstractNumId w:val="14"/>
  </w:num>
  <w:num w:numId="30">
    <w:abstractNumId w:val="7"/>
  </w:num>
  <w:num w:numId="31">
    <w:abstractNumId w:val="25"/>
  </w:num>
  <w:num w:numId="32">
    <w:abstractNumId w:val="4"/>
  </w:num>
  <w:num w:numId="33">
    <w:abstractNumId w:val="11"/>
  </w:num>
  <w:num w:numId="34">
    <w:abstractNumId w:val="18"/>
  </w:num>
  <w:num w:numId="35">
    <w:abstractNumId w:val="28"/>
  </w:num>
  <w:num w:numId="36">
    <w:abstractNumId w:val="1"/>
  </w:num>
  <w:num w:numId="37">
    <w:abstractNumId w:val="12"/>
  </w:num>
  <w:num w:numId="38">
    <w:abstractNumId w:val="27"/>
  </w:num>
  <w:num w:numId="39">
    <w:abstractNumId w:val="19"/>
  </w:num>
  <w:num w:numId="40">
    <w:abstractNumId w:val="3"/>
  </w:num>
  <w:num w:numId="41">
    <w:abstractNumId w:val="5"/>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sFAEPKXvMtAAAA"/>
  </w:docVars>
  <w:rsids>
    <w:rsidRoot w:val="00590D07"/>
    <w:rsid w:val="00002134"/>
    <w:rsid w:val="000029D9"/>
    <w:rsid w:val="00004967"/>
    <w:rsid w:val="00006089"/>
    <w:rsid w:val="00011C8B"/>
    <w:rsid w:val="0001496C"/>
    <w:rsid w:val="000158D4"/>
    <w:rsid w:val="00015BD9"/>
    <w:rsid w:val="00015F09"/>
    <w:rsid w:val="0001632E"/>
    <w:rsid w:val="00017109"/>
    <w:rsid w:val="000179F9"/>
    <w:rsid w:val="000254A0"/>
    <w:rsid w:val="0002555B"/>
    <w:rsid w:val="0002560D"/>
    <w:rsid w:val="00026567"/>
    <w:rsid w:val="000270E7"/>
    <w:rsid w:val="000318BA"/>
    <w:rsid w:val="00031C77"/>
    <w:rsid w:val="000323E7"/>
    <w:rsid w:val="00032677"/>
    <w:rsid w:val="00033AEC"/>
    <w:rsid w:val="000343E5"/>
    <w:rsid w:val="00034ECA"/>
    <w:rsid w:val="0003597B"/>
    <w:rsid w:val="00036100"/>
    <w:rsid w:val="00036229"/>
    <w:rsid w:val="00036F44"/>
    <w:rsid w:val="0004008F"/>
    <w:rsid w:val="00041A41"/>
    <w:rsid w:val="00042110"/>
    <w:rsid w:val="00042201"/>
    <w:rsid w:val="00043D06"/>
    <w:rsid w:val="000442E8"/>
    <w:rsid w:val="000461BD"/>
    <w:rsid w:val="00046451"/>
    <w:rsid w:val="00046EEB"/>
    <w:rsid w:val="00047457"/>
    <w:rsid w:val="00052743"/>
    <w:rsid w:val="000539D0"/>
    <w:rsid w:val="00054935"/>
    <w:rsid w:val="00054E15"/>
    <w:rsid w:val="00055BB5"/>
    <w:rsid w:val="0005612E"/>
    <w:rsid w:val="0005709C"/>
    <w:rsid w:val="000572AF"/>
    <w:rsid w:val="000617CD"/>
    <w:rsid w:val="00061881"/>
    <w:rsid w:val="00062812"/>
    <w:rsid w:val="00063173"/>
    <w:rsid w:val="00063325"/>
    <w:rsid w:val="0006358F"/>
    <w:rsid w:val="00063EEF"/>
    <w:rsid w:val="00063F1A"/>
    <w:rsid w:val="00064F5D"/>
    <w:rsid w:val="00065A3A"/>
    <w:rsid w:val="000661E8"/>
    <w:rsid w:val="000661E9"/>
    <w:rsid w:val="000668B5"/>
    <w:rsid w:val="00070D7A"/>
    <w:rsid w:val="00070EA1"/>
    <w:rsid w:val="000736F3"/>
    <w:rsid w:val="0007413B"/>
    <w:rsid w:val="00074D59"/>
    <w:rsid w:val="00076089"/>
    <w:rsid w:val="000802DD"/>
    <w:rsid w:val="000807CC"/>
    <w:rsid w:val="00081333"/>
    <w:rsid w:val="00081896"/>
    <w:rsid w:val="00082CFB"/>
    <w:rsid w:val="00084849"/>
    <w:rsid w:val="0008492A"/>
    <w:rsid w:val="00085FDF"/>
    <w:rsid w:val="00087876"/>
    <w:rsid w:val="00090480"/>
    <w:rsid w:val="00090BF1"/>
    <w:rsid w:val="00090D3F"/>
    <w:rsid w:val="00092914"/>
    <w:rsid w:val="00092C33"/>
    <w:rsid w:val="000933E9"/>
    <w:rsid w:val="00093A85"/>
    <w:rsid w:val="00094970"/>
    <w:rsid w:val="000A175A"/>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1648"/>
    <w:rsid w:val="000C3583"/>
    <w:rsid w:val="000C6757"/>
    <w:rsid w:val="000C68B3"/>
    <w:rsid w:val="000C6DB4"/>
    <w:rsid w:val="000C781A"/>
    <w:rsid w:val="000D0F97"/>
    <w:rsid w:val="000D2ABE"/>
    <w:rsid w:val="000D3011"/>
    <w:rsid w:val="000D54E0"/>
    <w:rsid w:val="000D7180"/>
    <w:rsid w:val="000E05DA"/>
    <w:rsid w:val="000E2437"/>
    <w:rsid w:val="000E41B1"/>
    <w:rsid w:val="000E486E"/>
    <w:rsid w:val="000E48FB"/>
    <w:rsid w:val="000E55A2"/>
    <w:rsid w:val="000E7A65"/>
    <w:rsid w:val="000E7F78"/>
    <w:rsid w:val="000F1966"/>
    <w:rsid w:val="000F1985"/>
    <w:rsid w:val="000F3E78"/>
    <w:rsid w:val="000F5859"/>
    <w:rsid w:val="00100005"/>
    <w:rsid w:val="00100C99"/>
    <w:rsid w:val="00101935"/>
    <w:rsid w:val="00101C87"/>
    <w:rsid w:val="00101E26"/>
    <w:rsid w:val="00101FD1"/>
    <w:rsid w:val="0010209F"/>
    <w:rsid w:val="001021E7"/>
    <w:rsid w:val="0010261A"/>
    <w:rsid w:val="0010262C"/>
    <w:rsid w:val="0010334B"/>
    <w:rsid w:val="0010355A"/>
    <w:rsid w:val="001037DF"/>
    <w:rsid w:val="00105EE3"/>
    <w:rsid w:val="0010694F"/>
    <w:rsid w:val="001077AE"/>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4E70"/>
    <w:rsid w:val="00125277"/>
    <w:rsid w:val="00125D56"/>
    <w:rsid w:val="00126638"/>
    <w:rsid w:val="001267BA"/>
    <w:rsid w:val="00127A6F"/>
    <w:rsid w:val="00130520"/>
    <w:rsid w:val="00130C71"/>
    <w:rsid w:val="00131713"/>
    <w:rsid w:val="001323BA"/>
    <w:rsid w:val="0013261B"/>
    <w:rsid w:val="00133058"/>
    <w:rsid w:val="001340AD"/>
    <w:rsid w:val="001345D2"/>
    <w:rsid w:val="00134841"/>
    <w:rsid w:val="00134E42"/>
    <w:rsid w:val="001355E9"/>
    <w:rsid w:val="00136CDC"/>
    <w:rsid w:val="00140052"/>
    <w:rsid w:val="0014077B"/>
    <w:rsid w:val="00141DAE"/>
    <w:rsid w:val="00142F65"/>
    <w:rsid w:val="0014529D"/>
    <w:rsid w:val="0014555E"/>
    <w:rsid w:val="00145D3A"/>
    <w:rsid w:val="0015061A"/>
    <w:rsid w:val="00150A70"/>
    <w:rsid w:val="00152124"/>
    <w:rsid w:val="001522DF"/>
    <w:rsid w:val="00153C87"/>
    <w:rsid w:val="00153CF6"/>
    <w:rsid w:val="00156CEF"/>
    <w:rsid w:val="00156EED"/>
    <w:rsid w:val="0016356C"/>
    <w:rsid w:val="00164EAD"/>
    <w:rsid w:val="00166979"/>
    <w:rsid w:val="0016744E"/>
    <w:rsid w:val="0017056A"/>
    <w:rsid w:val="00170665"/>
    <w:rsid w:val="0017150B"/>
    <w:rsid w:val="0017161F"/>
    <w:rsid w:val="001716CF"/>
    <w:rsid w:val="00172259"/>
    <w:rsid w:val="0017321D"/>
    <w:rsid w:val="00173A3D"/>
    <w:rsid w:val="00174BA2"/>
    <w:rsid w:val="00176AB4"/>
    <w:rsid w:val="00176CA1"/>
    <w:rsid w:val="0018152A"/>
    <w:rsid w:val="00181AF4"/>
    <w:rsid w:val="00182566"/>
    <w:rsid w:val="0018261E"/>
    <w:rsid w:val="001839B1"/>
    <w:rsid w:val="00183DAD"/>
    <w:rsid w:val="00184162"/>
    <w:rsid w:val="00186E94"/>
    <w:rsid w:val="00187BAD"/>
    <w:rsid w:val="00187D15"/>
    <w:rsid w:val="00191198"/>
    <w:rsid w:val="001912AC"/>
    <w:rsid w:val="00191400"/>
    <w:rsid w:val="0019205E"/>
    <w:rsid w:val="00192F68"/>
    <w:rsid w:val="00193425"/>
    <w:rsid w:val="0019430F"/>
    <w:rsid w:val="00194EF0"/>
    <w:rsid w:val="00195137"/>
    <w:rsid w:val="00195D63"/>
    <w:rsid w:val="0019621D"/>
    <w:rsid w:val="00196E6C"/>
    <w:rsid w:val="001A04BE"/>
    <w:rsid w:val="001A1512"/>
    <w:rsid w:val="001A1D5E"/>
    <w:rsid w:val="001A424A"/>
    <w:rsid w:val="001A4BA9"/>
    <w:rsid w:val="001A68BE"/>
    <w:rsid w:val="001A7C29"/>
    <w:rsid w:val="001A7DAD"/>
    <w:rsid w:val="001A7E2F"/>
    <w:rsid w:val="001A7F7A"/>
    <w:rsid w:val="001B098A"/>
    <w:rsid w:val="001B249B"/>
    <w:rsid w:val="001B31F3"/>
    <w:rsid w:val="001B3970"/>
    <w:rsid w:val="001B5233"/>
    <w:rsid w:val="001B7263"/>
    <w:rsid w:val="001B7D56"/>
    <w:rsid w:val="001C1285"/>
    <w:rsid w:val="001C1323"/>
    <w:rsid w:val="001C2FA5"/>
    <w:rsid w:val="001C3ECF"/>
    <w:rsid w:val="001C675E"/>
    <w:rsid w:val="001C6A2C"/>
    <w:rsid w:val="001C6A3F"/>
    <w:rsid w:val="001C7297"/>
    <w:rsid w:val="001D0288"/>
    <w:rsid w:val="001D0961"/>
    <w:rsid w:val="001D0F40"/>
    <w:rsid w:val="001D2862"/>
    <w:rsid w:val="001D3954"/>
    <w:rsid w:val="001D450F"/>
    <w:rsid w:val="001D5D0B"/>
    <w:rsid w:val="001D60E5"/>
    <w:rsid w:val="001D6D65"/>
    <w:rsid w:val="001E0E24"/>
    <w:rsid w:val="001E420A"/>
    <w:rsid w:val="001E48F2"/>
    <w:rsid w:val="001E53B9"/>
    <w:rsid w:val="001E5C66"/>
    <w:rsid w:val="001E64A8"/>
    <w:rsid w:val="001E796F"/>
    <w:rsid w:val="001F056F"/>
    <w:rsid w:val="001F28BB"/>
    <w:rsid w:val="001F3029"/>
    <w:rsid w:val="001F328E"/>
    <w:rsid w:val="001F4973"/>
    <w:rsid w:val="001F568B"/>
    <w:rsid w:val="001F61F4"/>
    <w:rsid w:val="001F7661"/>
    <w:rsid w:val="001F7779"/>
    <w:rsid w:val="001F79FB"/>
    <w:rsid w:val="002003D4"/>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B96"/>
    <w:rsid w:val="00220D13"/>
    <w:rsid w:val="00222DDB"/>
    <w:rsid w:val="002247F8"/>
    <w:rsid w:val="00226805"/>
    <w:rsid w:val="002270F0"/>
    <w:rsid w:val="002306AC"/>
    <w:rsid w:val="00230AB2"/>
    <w:rsid w:val="00230F6A"/>
    <w:rsid w:val="0023472C"/>
    <w:rsid w:val="00234D90"/>
    <w:rsid w:val="00234E45"/>
    <w:rsid w:val="00236691"/>
    <w:rsid w:val="00237259"/>
    <w:rsid w:val="00237FB8"/>
    <w:rsid w:val="002404A7"/>
    <w:rsid w:val="00243002"/>
    <w:rsid w:val="002448A4"/>
    <w:rsid w:val="002466C4"/>
    <w:rsid w:val="002470CB"/>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BA7"/>
    <w:rsid w:val="00282D75"/>
    <w:rsid w:val="00283F79"/>
    <w:rsid w:val="00284807"/>
    <w:rsid w:val="00284997"/>
    <w:rsid w:val="0028648C"/>
    <w:rsid w:val="002873D1"/>
    <w:rsid w:val="0028793F"/>
    <w:rsid w:val="00290880"/>
    <w:rsid w:val="00290E86"/>
    <w:rsid w:val="00290FD1"/>
    <w:rsid w:val="0029147A"/>
    <w:rsid w:val="00291D97"/>
    <w:rsid w:val="00292585"/>
    <w:rsid w:val="00292AA9"/>
    <w:rsid w:val="00294D26"/>
    <w:rsid w:val="00295B3F"/>
    <w:rsid w:val="00295E46"/>
    <w:rsid w:val="002979A3"/>
    <w:rsid w:val="002A22C4"/>
    <w:rsid w:val="002A22EE"/>
    <w:rsid w:val="002A3E59"/>
    <w:rsid w:val="002A530E"/>
    <w:rsid w:val="002A5CAF"/>
    <w:rsid w:val="002A68A9"/>
    <w:rsid w:val="002A6E17"/>
    <w:rsid w:val="002A7227"/>
    <w:rsid w:val="002A7241"/>
    <w:rsid w:val="002A72E5"/>
    <w:rsid w:val="002A759A"/>
    <w:rsid w:val="002B3128"/>
    <w:rsid w:val="002B3AB4"/>
    <w:rsid w:val="002B490A"/>
    <w:rsid w:val="002B6869"/>
    <w:rsid w:val="002B68D6"/>
    <w:rsid w:val="002C0469"/>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738"/>
    <w:rsid w:val="002F120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17C2F"/>
    <w:rsid w:val="00320478"/>
    <w:rsid w:val="003206C4"/>
    <w:rsid w:val="00320820"/>
    <w:rsid w:val="003211AF"/>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46CB"/>
    <w:rsid w:val="00336445"/>
    <w:rsid w:val="00336C19"/>
    <w:rsid w:val="00336E2A"/>
    <w:rsid w:val="0034057A"/>
    <w:rsid w:val="003414D2"/>
    <w:rsid w:val="00341AAD"/>
    <w:rsid w:val="00341E66"/>
    <w:rsid w:val="00342597"/>
    <w:rsid w:val="00342B0A"/>
    <w:rsid w:val="00343329"/>
    <w:rsid w:val="00343D71"/>
    <w:rsid w:val="003447AF"/>
    <w:rsid w:val="003447E5"/>
    <w:rsid w:val="003447E7"/>
    <w:rsid w:val="003454A4"/>
    <w:rsid w:val="00345704"/>
    <w:rsid w:val="00345E38"/>
    <w:rsid w:val="003464F7"/>
    <w:rsid w:val="00346D47"/>
    <w:rsid w:val="0034781A"/>
    <w:rsid w:val="00350A6B"/>
    <w:rsid w:val="00350F8E"/>
    <w:rsid w:val="00351C71"/>
    <w:rsid w:val="003540EE"/>
    <w:rsid w:val="00355E7A"/>
    <w:rsid w:val="0035637F"/>
    <w:rsid w:val="00356759"/>
    <w:rsid w:val="00357C3C"/>
    <w:rsid w:val="0036000B"/>
    <w:rsid w:val="0036080B"/>
    <w:rsid w:val="00360A6E"/>
    <w:rsid w:val="003613EB"/>
    <w:rsid w:val="003614CE"/>
    <w:rsid w:val="003617B9"/>
    <w:rsid w:val="00362E6B"/>
    <w:rsid w:val="00363527"/>
    <w:rsid w:val="0036436B"/>
    <w:rsid w:val="00365A22"/>
    <w:rsid w:val="0036614E"/>
    <w:rsid w:val="00366455"/>
    <w:rsid w:val="003673BB"/>
    <w:rsid w:val="003673FF"/>
    <w:rsid w:val="00367C90"/>
    <w:rsid w:val="00372341"/>
    <w:rsid w:val="0037327A"/>
    <w:rsid w:val="003734D1"/>
    <w:rsid w:val="003741B3"/>
    <w:rsid w:val="00376072"/>
    <w:rsid w:val="00376B35"/>
    <w:rsid w:val="00376F21"/>
    <w:rsid w:val="003771AD"/>
    <w:rsid w:val="0038076A"/>
    <w:rsid w:val="003807B4"/>
    <w:rsid w:val="003809D3"/>
    <w:rsid w:val="00381307"/>
    <w:rsid w:val="00382232"/>
    <w:rsid w:val="00384EF5"/>
    <w:rsid w:val="003850C6"/>
    <w:rsid w:val="00385402"/>
    <w:rsid w:val="003861BD"/>
    <w:rsid w:val="00386559"/>
    <w:rsid w:val="003877E1"/>
    <w:rsid w:val="00387855"/>
    <w:rsid w:val="003878CC"/>
    <w:rsid w:val="00387973"/>
    <w:rsid w:val="00390A48"/>
    <w:rsid w:val="00390FF1"/>
    <w:rsid w:val="003916A6"/>
    <w:rsid w:val="00391EA1"/>
    <w:rsid w:val="00392441"/>
    <w:rsid w:val="0039295A"/>
    <w:rsid w:val="00392E11"/>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27B"/>
    <w:rsid w:val="003B0EA4"/>
    <w:rsid w:val="003B1F77"/>
    <w:rsid w:val="003B513E"/>
    <w:rsid w:val="003B5CC4"/>
    <w:rsid w:val="003B6461"/>
    <w:rsid w:val="003B6959"/>
    <w:rsid w:val="003C277F"/>
    <w:rsid w:val="003C27F5"/>
    <w:rsid w:val="003C35F9"/>
    <w:rsid w:val="003C4225"/>
    <w:rsid w:val="003C51E2"/>
    <w:rsid w:val="003C6846"/>
    <w:rsid w:val="003C6B60"/>
    <w:rsid w:val="003C74B3"/>
    <w:rsid w:val="003C7977"/>
    <w:rsid w:val="003C7EBB"/>
    <w:rsid w:val="003D0DC0"/>
    <w:rsid w:val="003D130B"/>
    <w:rsid w:val="003D1935"/>
    <w:rsid w:val="003D1FC5"/>
    <w:rsid w:val="003D27D1"/>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C40"/>
    <w:rsid w:val="003F6E7E"/>
    <w:rsid w:val="003F750B"/>
    <w:rsid w:val="00402566"/>
    <w:rsid w:val="00402671"/>
    <w:rsid w:val="00406650"/>
    <w:rsid w:val="00406A43"/>
    <w:rsid w:val="004077C2"/>
    <w:rsid w:val="00407BD4"/>
    <w:rsid w:val="0041003C"/>
    <w:rsid w:val="00410C50"/>
    <w:rsid w:val="00411D65"/>
    <w:rsid w:val="00411EC4"/>
    <w:rsid w:val="00412124"/>
    <w:rsid w:val="0041282D"/>
    <w:rsid w:val="00412F45"/>
    <w:rsid w:val="004146F3"/>
    <w:rsid w:val="004147CC"/>
    <w:rsid w:val="004159EA"/>
    <w:rsid w:val="00417564"/>
    <w:rsid w:val="00417894"/>
    <w:rsid w:val="004179D2"/>
    <w:rsid w:val="00420424"/>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37216"/>
    <w:rsid w:val="00440690"/>
    <w:rsid w:val="00440ADD"/>
    <w:rsid w:val="00441434"/>
    <w:rsid w:val="00441611"/>
    <w:rsid w:val="00441B9B"/>
    <w:rsid w:val="00441CB5"/>
    <w:rsid w:val="004423AB"/>
    <w:rsid w:val="00442BFE"/>
    <w:rsid w:val="00444536"/>
    <w:rsid w:val="004453BB"/>
    <w:rsid w:val="004509F6"/>
    <w:rsid w:val="00451096"/>
    <w:rsid w:val="0045355A"/>
    <w:rsid w:val="004537F4"/>
    <w:rsid w:val="00453877"/>
    <w:rsid w:val="0045409B"/>
    <w:rsid w:val="004544B9"/>
    <w:rsid w:val="00455D4C"/>
    <w:rsid w:val="0046282B"/>
    <w:rsid w:val="00462DBD"/>
    <w:rsid w:val="00463BD7"/>
    <w:rsid w:val="00463E0D"/>
    <w:rsid w:val="00464D86"/>
    <w:rsid w:val="0046516E"/>
    <w:rsid w:val="00465829"/>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136"/>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1F44"/>
    <w:rsid w:val="004A2322"/>
    <w:rsid w:val="004A2936"/>
    <w:rsid w:val="004A2A47"/>
    <w:rsid w:val="004A2AD6"/>
    <w:rsid w:val="004A3E8A"/>
    <w:rsid w:val="004A4060"/>
    <w:rsid w:val="004A5B3A"/>
    <w:rsid w:val="004A5C3C"/>
    <w:rsid w:val="004A6B88"/>
    <w:rsid w:val="004A7B6B"/>
    <w:rsid w:val="004B0859"/>
    <w:rsid w:val="004B221E"/>
    <w:rsid w:val="004B271E"/>
    <w:rsid w:val="004B2D11"/>
    <w:rsid w:val="004B41D6"/>
    <w:rsid w:val="004B4B93"/>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FCA"/>
    <w:rsid w:val="004D27CC"/>
    <w:rsid w:val="004D3159"/>
    <w:rsid w:val="004D331B"/>
    <w:rsid w:val="004D3590"/>
    <w:rsid w:val="004D3A6D"/>
    <w:rsid w:val="004D4562"/>
    <w:rsid w:val="004D4978"/>
    <w:rsid w:val="004D49DD"/>
    <w:rsid w:val="004D507D"/>
    <w:rsid w:val="004D6B69"/>
    <w:rsid w:val="004D7046"/>
    <w:rsid w:val="004D776E"/>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73C7"/>
    <w:rsid w:val="00501FED"/>
    <w:rsid w:val="0050244C"/>
    <w:rsid w:val="00502E01"/>
    <w:rsid w:val="00504D80"/>
    <w:rsid w:val="00505E84"/>
    <w:rsid w:val="005062D2"/>
    <w:rsid w:val="00506CAF"/>
    <w:rsid w:val="00511BBD"/>
    <w:rsid w:val="005122F6"/>
    <w:rsid w:val="0051393E"/>
    <w:rsid w:val="00514FD8"/>
    <w:rsid w:val="00515114"/>
    <w:rsid w:val="00515313"/>
    <w:rsid w:val="00516E17"/>
    <w:rsid w:val="00516F1B"/>
    <w:rsid w:val="00516FF3"/>
    <w:rsid w:val="00517078"/>
    <w:rsid w:val="00517645"/>
    <w:rsid w:val="00517E79"/>
    <w:rsid w:val="005208C7"/>
    <w:rsid w:val="00520CFD"/>
    <w:rsid w:val="00521DE1"/>
    <w:rsid w:val="00522F0C"/>
    <w:rsid w:val="00523D56"/>
    <w:rsid w:val="0052507E"/>
    <w:rsid w:val="005259BA"/>
    <w:rsid w:val="00526C07"/>
    <w:rsid w:val="00527673"/>
    <w:rsid w:val="00527EED"/>
    <w:rsid w:val="00531BB1"/>
    <w:rsid w:val="00532C43"/>
    <w:rsid w:val="00532EDD"/>
    <w:rsid w:val="0053317D"/>
    <w:rsid w:val="005334CD"/>
    <w:rsid w:val="0053460E"/>
    <w:rsid w:val="005352C9"/>
    <w:rsid w:val="00535B44"/>
    <w:rsid w:val="00536E90"/>
    <w:rsid w:val="005371DB"/>
    <w:rsid w:val="0054046A"/>
    <w:rsid w:val="005423E1"/>
    <w:rsid w:val="0054289F"/>
    <w:rsid w:val="00542C73"/>
    <w:rsid w:val="00543101"/>
    <w:rsid w:val="0054317C"/>
    <w:rsid w:val="005444D6"/>
    <w:rsid w:val="0054554E"/>
    <w:rsid w:val="00546479"/>
    <w:rsid w:val="00546B70"/>
    <w:rsid w:val="00547CAC"/>
    <w:rsid w:val="00550B45"/>
    <w:rsid w:val="00550ED4"/>
    <w:rsid w:val="00552D3C"/>
    <w:rsid w:val="00555442"/>
    <w:rsid w:val="00557ACF"/>
    <w:rsid w:val="00557E7F"/>
    <w:rsid w:val="00560609"/>
    <w:rsid w:val="00560689"/>
    <w:rsid w:val="00560852"/>
    <w:rsid w:val="00561865"/>
    <w:rsid w:val="005643A9"/>
    <w:rsid w:val="0056454E"/>
    <w:rsid w:val="00565E97"/>
    <w:rsid w:val="0056634C"/>
    <w:rsid w:val="0056771D"/>
    <w:rsid w:val="00570087"/>
    <w:rsid w:val="005707AA"/>
    <w:rsid w:val="005716E2"/>
    <w:rsid w:val="00572656"/>
    <w:rsid w:val="00573496"/>
    <w:rsid w:val="00574CA2"/>
    <w:rsid w:val="00575A70"/>
    <w:rsid w:val="00575E22"/>
    <w:rsid w:val="00577989"/>
    <w:rsid w:val="00580957"/>
    <w:rsid w:val="0058187D"/>
    <w:rsid w:val="0058398D"/>
    <w:rsid w:val="00585064"/>
    <w:rsid w:val="005855CD"/>
    <w:rsid w:val="0058565A"/>
    <w:rsid w:val="005857BE"/>
    <w:rsid w:val="00586F16"/>
    <w:rsid w:val="00587A2F"/>
    <w:rsid w:val="00590D07"/>
    <w:rsid w:val="00592DC1"/>
    <w:rsid w:val="00592F20"/>
    <w:rsid w:val="00593B3C"/>
    <w:rsid w:val="00594119"/>
    <w:rsid w:val="0059635F"/>
    <w:rsid w:val="00596491"/>
    <w:rsid w:val="00596835"/>
    <w:rsid w:val="00597DE0"/>
    <w:rsid w:val="005A0367"/>
    <w:rsid w:val="005A34D1"/>
    <w:rsid w:val="005A3528"/>
    <w:rsid w:val="005A4FCA"/>
    <w:rsid w:val="005A534A"/>
    <w:rsid w:val="005B0121"/>
    <w:rsid w:val="005B0258"/>
    <w:rsid w:val="005B14C3"/>
    <w:rsid w:val="005B1B04"/>
    <w:rsid w:val="005B28AA"/>
    <w:rsid w:val="005B4A79"/>
    <w:rsid w:val="005B50B7"/>
    <w:rsid w:val="005B5451"/>
    <w:rsid w:val="005B5893"/>
    <w:rsid w:val="005B5FD1"/>
    <w:rsid w:val="005B6014"/>
    <w:rsid w:val="005B782E"/>
    <w:rsid w:val="005B7FAA"/>
    <w:rsid w:val="005C0516"/>
    <w:rsid w:val="005C19A6"/>
    <w:rsid w:val="005C2B0D"/>
    <w:rsid w:val="005C2DEE"/>
    <w:rsid w:val="005C36EB"/>
    <w:rsid w:val="005C4607"/>
    <w:rsid w:val="005C53B1"/>
    <w:rsid w:val="005C5909"/>
    <w:rsid w:val="005C5DEE"/>
    <w:rsid w:val="005C635E"/>
    <w:rsid w:val="005C719E"/>
    <w:rsid w:val="005C7E78"/>
    <w:rsid w:val="005D02F0"/>
    <w:rsid w:val="005D0E92"/>
    <w:rsid w:val="005D3D82"/>
    <w:rsid w:val="005D45E7"/>
    <w:rsid w:val="005D55F8"/>
    <w:rsid w:val="005D5913"/>
    <w:rsid w:val="005D5BAE"/>
    <w:rsid w:val="005D5BFF"/>
    <w:rsid w:val="005D5F18"/>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432"/>
    <w:rsid w:val="00635CB3"/>
    <w:rsid w:val="006408A6"/>
    <w:rsid w:val="00640A7A"/>
    <w:rsid w:val="00640DE7"/>
    <w:rsid w:val="00641C24"/>
    <w:rsid w:val="006424D3"/>
    <w:rsid w:val="00642D74"/>
    <w:rsid w:val="00642E91"/>
    <w:rsid w:val="00645414"/>
    <w:rsid w:val="0064695E"/>
    <w:rsid w:val="00647DEB"/>
    <w:rsid w:val="00651C8B"/>
    <w:rsid w:val="0065292E"/>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2F69"/>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1A6E"/>
    <w:rsid w:val="006A7D41"/>
    <w:rsid w:val="006B0380"/>
    <w:rsid w:val="006B100B"/>
    <w:rsid w:val="006B1089"/>
    <w:rsid w:val="006B1D9A"/>
    <w:rsid w:val="006B358F"/>
    <w:rsid w:val="006B3972"/>
    <w:rsid w:val="006B3AA8"/>
    <w:rsid w:val="006B3CCA"/>
    <w:rsid w:val="006B7997"/>
    <w:rsid w:val="006C1940"/>
    <w:rsid w:val="006C1E69"/>
    <w:rsid w:val="006C3123"/>
    <w:rsid w:val="006C6B3B"/>
    <w:rsid w:val="006C7AEB"/>
    <w:rsid w:val="006D0804"/>
    <w:rsid w:val="006D22F3"/>
    <w:rsid w:val="006D2B00"/>
    <w:rsid w:val="006D50CD"/>
    <w:rsid w:val="006D5310"/>
    <w:rsid w:val="006E1128"/>
    <w:rsid w:val="006E1568"/>
    <w:rsid w:val="006E1B7F"/>
    <w:rsid w:val="006E3095"/>
    <w:rsid w:val="006E35F9"/>
    <w:rsid w:val="006E52EF"/>
    <w:rsid w:val="006E5540"/>
    <w:rsid w:val="006E59B0"/>
    <w:rsid w:val="006E63EB"/>
    <w:rsid w:val="006E7FF6"/>
    <w:rsid w:val="006F0B0A"/>
    <w:rsid w:val="006F2DA1"/>
    <w:rsid w:val="006F36AD"/>
    <w:rsid w:val="006F3B0F"/>
    <w:rsid w:val="006F3FC2"/>
    <w:rsid w:val="006F415C"/>
    <w:rsid w:val="006F4CB6"/>
    <w:rsid w:val="006F5E2E"/>
    <w:rsid w:val="006F68B7"/>
    <w:rsid w:val="006F7272"/>
    <w:rsid w:val="006F7673"/>
    <w:rsid w:val="006F77CC"/>
    <w:rsid w:val="007013AB"/>
    <w:rsid w:val="0070185B"/>
    <w:rsid w:val="00702889"/>
    <w:rsid w:val="007037E2"/>
    <w:rsid w:val="00704886"/>
    <w:rsid w:val="00704BBE"/>
    <w:rsid w:val="00707611"/>
    <w:rsid w:val="00707FA0"/>
    <w:rsid w:val="0071045A"/>
    <w:rsid w:val="00711394"/>
    <w:rsid w:val="00712326"/>
    <w:rsid w:val="00714DFD"/>
    <w:rsid w:val="007154A9"/>
    <w:rsid w:val="00715559"/>
    <w:rsid w:val="00715A9A"/>
    <w:rsid w:val="00715C4B"/>
    <w:rsid w:val="0071741D"/>
    <w:rsid w:val="00721A1B"/>
    <w:rsid w:val="00721CD0"/>
    <w:rsid w:val="0072212E"/>
    <w:rsid w:val="007225E2"/>
    <w:rsid w:val="00723359"/>
    <w:rsid w:val="0072503C"/>
    <w:rsid w:val="00725786"/>
    <w:rsid w:val="00727A07"/>
    <w:rsid w:val="00727DF9"/>
    <w:rsid w:val="0073095A"/>
    <w:rsid w:val="00730EDB"/>
    <w:rsid w:val="007310E6"/>
    <w:rsid w:val="00731174"/>
    <w:rsid w:val="007313BE"/>
    <w:rsid w:val="00731680"/>
    <w:rsid w:val="007327E0"/>
    <w:rsid w:val="00732BFA"/>
    <w:rsid w:val="007332E2"/>
    <w:rsid w:val="0073414C"/>
    <w:rsid w:val="007341E5"/>
    <w:rsid w:val="00735C40"/>
    <w:rsid w:val="007360E9"/>
    <w:rsid w:val="00736CEC"/>
    <w:rsid w:val="00740D6D"/>
    <w:rsid w:val="00741BD9"/>
    <w:rsid w:val="00741FD4"/>
    <w:rsid w:val="00742549"/>
    <w:rsid w:val="00742734"/>
    <w:rsid w:val="00742E4A"/>
    <w:rsid w:val="007430C0"/>
    <w:rsid w:val="007431B7"/>
    <w:rsid w:val="00743499"/>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28FF"/>
    <w:rsid w:val="00773305"/>
    <w:rsid w:val="007747FC"/>
    <w:rsid w:val="00774F73"/>
    <w:rsid w:val="00780491"/>
    <w:rsid w:val="00780660"/>
    <w:rsid w:val="00781793"/>
    <w:rsid w:val="00782AED"/>
    <w:rsid w:val="00782E32"/>
    <w:rsid w:val="00784890"/>
    <w:rsid w:val="00784D58"/>
    <w:rsid w:val="007863AA"/>
    <w:rsid w:val="00787F25"/>
    <w:rsid w:val="00790439"/>
    <w:rsid w:val="00790F71"/>
    <w:rsid w:val="00792F5D"/>
    <w:rsid w:val="0079471E"/>
    <w:rsid w:val="00795183"/>
    <w:rsid w:val="00796937"/>
    <w:rsid w:val="007969BE"/>
    <w:rsid w:val="00796AA6"/>
    <w:rsid w:val="007A0887"/>
    <w:rsid w:val="007A1C49"/>
    <w:rsid w:val="007A1E9B"/>
    <w:rsid w:val="007A465A"/>
    <w:rsid w:val="007A5523"/>
    <w:rsid w:val="007A6382"/>
    <w:rsid w:val="007A64E6"/>
    <w:rsid w:val="007A686E"/>
    <w:rsid w:val="007A79BC"/>
    <w:rsid w:val="007A7AF3"/>
    <w:rsid w:val="007B02B3"/>
    <w:rsid w:val="007B4C66"/>
    <w:rsid w:val="007B7D4A"/>
    <w:rsid w:val="007B7DBC"/>
    <w:rsid w:val="007B7F58"/>
    <w:rsid w:val="007C0168"/>
    <w:rsid w:val="007C22AB"/>
    <w:rsid w:val="007C240D"/>
    <w:rsid w:val="007C35A5"/>
    <w:rsid w:val="007C3781"/>
    <w:rsid w:val="007C6766"/>
    <w:rsid w:val="007C7236"/>
    <w:rsid w:val="007D0061"/>
    <w:rsid w:val="007D1240"/>
    <w:rsid w:val="007D2C55"/>
    <w:rsid w:val="007D358A"/>
    <w:rsid w:val="007D39DC"/>
    <w:rsid w:val="007D5E00"/>
    <w:rsid w:val="007E123C"/>
    <w:rsid w:val="007E450A"/>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866"/>
    <w:rsid w:val="00812BF0"/>
    <w:rsid w:val="0081352D"/>
    <w:rsid w:val="008140B1"/>
    <w:rsid w:val="00815A33"/>
    <w:rsid w:val="00816042"/>
    <w:rsid w:val="008162DE"/>
    <w:rsid w:val="0081651A"/>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C7D"/>
    <w:rsid w:val="00834195"/>
    <w:rsid w:val="008344B7"/>
    <w:rsid w:val="0083511D"/>
    <w:rsid w:val="0083538A"/>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10A"/>
    <w:rsid w:val="00855332"/>
    <w:rsid w:val="0085581A"/>
    <w:rsid w:val="00857297"/>
    <w:rsid w:val="00857CD8"/>
    <w:rsid w:val="008610B9"/>
    <w:rsid w:val="0086336A"/>
    <w:rsid w:val="00863F0F"/>
    <w:rsid w:val="00864634"/>
    <w:rsid w:val="00866B3B"/>
    <w:rsid w:val="0087021D"/>
    <w:rsid w:val="00871152"/>
    <w:rsid w:val="0087138A"/>
    <w:rsid w:val="008721F1"/>
    <w:rsid w:val="00873ED1"/>
    <w:rsid w:val="00873F02"/>
    <w:rsid w:val="00874D28"/>
    <w:rsid w:val="00875350"/>
    <w:rsid w:val="008755D7"/>
    <w:rsid w:val="00875C75"/>
    <w:rsid w:val="008765BB"/>
    <w:rsid w:val="00876E1E"/>
    <w:rsid w:val="0087709A"/>
    <w:rsid w:val="0088085A"/>
    <w:rsid w:val="00880C68"/>
    <w:rsid w:val="00881379"/>
    <w:rsid w:val="00881B81"/>
    <w:rsid w:val="008823A4"/>
    <w:rsid w:val="00883852"/>
    <w:rsid w:val="00883F8E"/>
    <w:rsid w:val="0088539A"/>
    <w:rsid w:val="00885A36"/>
    <w:rsid w:val="00886035"/>
    <w:rsid w:val="00886EE9"/>
    <w:rsid w:val="008870F7"/>
    <w:rsid w:val="0088724C"/>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3C3"/>
    <w:rsid w:val="008A006E"/>
    <w:rsid w:val="008A03ED"/>
    <w:rsid w:val="008A0A7A"/>
    <w:rsid w:val="008A2101"/>
    <w:rsid w:val="008A2812"/>
    <w:rsid w:val="008A2B1B"/>
    <w:rsid w:val="008A370C"/>
    <w:rsid w:val="008A3ABD"/>
    <w:rsid w:val="008A408B"/>
    <w:rsid w:val="008A475F"/>
    <w:rsid w:val="008A4D2F"/>
    <w:rsid w:val="008A58C5"/>
    <w:rsid w:val="008A5E3F"/>
    <w:rsid w:val="008A7149"/>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3BE"/>
    <w:rsid w:val="008D3E41"/>
    <w:rsid w:val="008D47CF"/>
    <w:rsid w:val="008D4880"/>
    <w:rsid w:val="008D4917"/>
    <w:rsid w:val="008D4A73"/>
    <w:rsid w:val="008D5E10"/>
    <w:rsid w:val="008D6863"/>
    <w:rsid w:val="008D6980"/>
    <w:rsid w:val="008E0E02"/>
    <w:rsid w:val="008E2FFC"/>
    <w:rsid w:val="008E43E2"/>
    <w:rsid w:val="008E4E9F"/>
    <w:rsid w:val="008E6722"/>
    <w:rsid w:val="008E7A46"/>
    <w:rsid w:val="008F085E"/>
    <w:rsid w:val="008F16F6"/>
    <w:rsid w:val="008F2BB1"/>
    <w:rsid w:val="008F44B6"/>
    <w:rsid w:val="008F4BE5"/>
    <w:rsid w:val="008F5815"/>
    <w:rsid w:val="008F6274"/>
    <w:rsid w:val="008F6F2B"/>
    <w:rsid w:val="008F709E"/>
    <w:rsid w:val="008F7DEA"/>
    <w:rsid w:val="00900256"/>
    <w:rsid w:val="009011BE"/>
    <w:rsid w:val="00902A0A"/>
    <w:rsid w:val="00902FBD"/>
    <w:rsid w:val="009061A5"/>
    <w:rsid w:val="00906233"/>
    <w:rsid w:val="0090638A"/>
    <w:rsid w:val="0090699E"/>
    <w:rsid w:val="00907B4B"/>
    <w:rsid w:val="009102D5"/>
    <w:rsid w:val="009118F4"/>
    <w:rsid w:val="00912858"/>
    <w:rsid w:val="00912A17"/>
    <w:rsid w:val="00914726"/>
    <w:rsid w:val="00916600"/>
    <w:rsid w:val="00916DC3"/>
    <w:rsid w:val="00920150"/>
    <w:rsid w:val="00920363"/>
    <w:rsid w:val="0092076E"/>
    <w:rsid w:val="0092079B"/>
    <w:rsid w:val="00920E2F"/>
    <w:rsid w:val="00923485"/>
    <w:rsid w:val="0092361A"/>
    <w:rsid w:val="00924702"/>
    <w:rsid w:val="00924ED1"/>
    <w:rsid w:val="009269EB"/>
    <w:rsid w:val="00926D52"/>
    <w:rsid w:val="009271ED"/>
    <w:rsid w:val="00927896"/>
    <w:rsid w:val="009278BF"/>
    <w:rsid w:val="00927FDB"/>
    <w:rsid w:val="00930C40"/>
    <w:rsid w:val="0093374F"/>
    <w:rsid w:val="009345E5"/>
    <w:rsid w:val="00934815"/>
    <w:rsid w:val="0093535D"/>
    <w:rsid w:val="009353D9"/>
    <w:rsid w:val="00935C4F"/>
    <w:rsid w:val="00935CA2"/>
    <w:rsid w:val="0093618D"/>
    <w:rsid w:val="00936427"/>
    <w:rsid w:val="009373E9"/>
    <w:rsid w:val="0093787B"/>
    <w:rsid w:val="00937D8D"/>
    <w:rsid w:val="009406C4"/>
    <w:rsid w:val="0094122E"/>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1DBA"/>
    <w:rsid w:val="00971F8E"/>
    <w:rsid w:val="00972316"/>
    <w:rsid w:val="00972450"/>
    <w:rsid w:val="009727B0"/>
    <w:rsid w:val="0097289F"/>
    <w:rsid w:val="0097333C"/>
    <w:rsid w:val="0097373D"/>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2D07"/>
    <w:rsid w:val="0099343C"/>
    <w:rsid w:val="009940DA"/>
    <w:rsid w:val="00994B75"/>
    <w:rsid w:val="00996979"/>
    <w:rsid w:val="00996FED"/>
    <w:rsid w:val="00997185"/>
    <w:rsid w:val="009A18CF"/>
    <w:rsid w:val="009A2592"/>
    <w:rsid w:val="009A2716"/>
    <w:rsid w:val="009A2AFD"/>
    <w:rsid w:val="009A3306"/>
    <w:rsid w:val="009A33FC"/>
    <w:rsid w:val="009A36B5"/>
    <w:rsid w:val="009A5359"/>
    <w:rsid w:val="009A54FD"/>
    <w:rsid w:val="009A6226"/>
    <w:rsid w:val="009A67D7"/>
    <w:rsid w:val="009A6CA6"/>
    <w:rsid w:val="009A7118"/>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7734"/>
    <w:rsid w:val="009D7D2B"/>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4F4C"/>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ACC"/>
    <w:rsid w:val="00A54514"/>
    <w:rsid w:val="00A5499F"/>
    <w:rsid w:val="00A559C8"/>
    <w:rsid w:val="00A55C42"/>
    <w:rsid w:val="00A56161"/>
    <w:rsid w:val="00A56B97"/>
    <w:rsid w:val="00A56BCD"/>
    <w:rsid w:val="00A6039E"/>
    <w:rsid w:val="00A60577"/>
    <w:rsid w:val="00A6124E"/>
    <w:rsid w:val="00A61254"/>
    <w:rsid w:val="00A6140D"/>
    <w:rsid w:val="00A65906"/>
    <w:rsid w:val="00A66C07"/>
    <w:rsid w:val="00A66DE4"/>
    <w:rsid w:val="00A707EB"/>
    <w:rsid w:val="00A70F41"/>
    <w:rsid w:val="00A72048"/>
    <w:rsid w:val="00A734D7"/>
    <w:rsid w:val="00A73CBB"/>
    <w:rsid w:val="00A76D93"/>
    <w:rsid w:val="00A77783"/>
    <w:rsid w:val="00A80980"/>
    <w:rsid w:val="00A81919"/>
    <w:rsid w:val="00A82004"/>
    <w:rsid w:val="00A82310"/>
    <w:rsid w:val="00A82BB7"/>
    <w:rsid w:val="00A836C2"/>
    <w:rsid w:val="00A850AC"/>
    <w:rsid w:val="00A869BC"/>
    <w:rsid w:val="00A87AC4"/>
    <w:rsid w:val="00A87F76"/>
    <w:rsid w:val="00A9003E"/>
    <w:rsid w:val="00A91172"/>
    <w:rsid w:val="00A91EB1"/>
    <w:rsid w:val="00A93270"/>
    <w:rsid w:val="00A93A20"/>
    <w:rsid w:val="00A941A2"/>
    <w:rsid w:val="00A942DA"/>
    <w:rsid w:val="00A95995"/>
    <w:rsid w:val="00A96D6E"/>
    <w:rsid w:val="00A97533"/>
    <w:rsid w:val="00A9797F"/>
    <w:rsid w:val="00AA00C5"/>
    <w:rsid w:val="00AA1A8A"/>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E6B"/>
    <w:rsid w:val="00AC5039"/>
    <w:rsid w:val="00AC69A7"/>
    <w:rsid w:val="00AC6F0A"/>
    <w:rsid w:val="00AC6FAC"/>
    <w:rsid w:val="00AD2C5E"/>
    <w:rsid w:val="00AD2CD3"/>
    <w:rsid w:val="00AD3EFC"/>
    <w:rsid w:val="00AD6791"/>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B0036C"/>
    <w:rsid w:val="00B006A1"/>
    <w:rsid w:val="00B00B8B"/>
    <w:rsid w:val="00B00D3E"/>
    <w:rsid w:val="00B04EBD"/>
    <w:rsid w:val="00B05186"/>
    <w:rsid w:val="00B053C0"/>
    <w:rsid w:val="00B05B79"/>
    <w:rsid w:val="00B06079"/>
    <w:rsid w:val="00B06532"/>
    <w:rsid w:val="00B06647"/>
    <w:rsid w:val="00B06AC7"/>
    <w:rsid w:val="00B0734A"/>
    <w:rsid w:val="00B07404"/>
    <w:rsid w:val="00B07525"/>
    <w:rsid w:val="00B0782E"/>
    <w:rsid w:val="00B1035C"/>
    <w:rsid w:val="00B126AE"/>
    <w:rsid w:val="00B1647A"/>
    <w:rsid w:val="00B17779"/>
    <w:rsid w:val="00B17E52"/>
    <w:rsid w:val="00B20A68"/>
    <w:rsid w:val="00B20D50"/>
    <w:rsid w:val="00B2286B"/>
    <w:rsid w:val="00B2421D"/>
    <w:rsid w:val="00B24849"/>
    <w:rsid w:val="00B24BF4"/>
    <w:rsid w:val="00B24D53"/>
    <w:rsid w:val="00B2514F"/>
    <w:rsid w:val="00B26665"/>
    <w:rsid w:val="00B266C0"/>
    <w:rsid w:val="00B275B6"/>
    <w:rsid w:val="00B27C1A"/>
    <w:rsid w:val="00B3025A"/>
    <w:rsid w:val="00B31CD7"/>
    <w:rsid w:val="00B31E92"/>
    <w:rsid w:val="00B32437"/>
    <w:rsid w:val="00B3353A"/>
    <w:rsid w:val="00B335CD"/>
    <w:rsid w:val="00B33B7F"/>
    <w:rsid w:val="00B34E40"/>
    <w:rsid w:val="00B354C1"/>
    <w:rsid w:val="00B35828"/>
    <w:rsid w:val="00B35D4C"/>
    <w:rsid w:val="00B36607"/>
    <w:rsid w:val="00B36DF4"/>
    <w:rsid w:val="00B401B8"/>
    <w:rsid w:val="00B434B6"/>
    <w:rsid w:val="00B46C5B"/>
    <w:rsid w:val="00B46E15"/>
    <w:rsid w:val="00B46E60"/>
    <w:rsid w:val="00B47559"/>
    <w:rsid w:val="00B47949"/>
    <w:rsid w:val="00B52806"/>
    <w:rsid w:val="00B52F86"/>
    <w:rsid w:val="00B5332E"/>
    <w:rsid w:val="00B54729"/>
    <w:rsid w:val="00B54DDB"/>
    <w:rsid w:val="00B56188"/>
    <w:rsid w:val="00B56360"/>
    <w:rsid w:val="00B57E9F"/>
    <w:rsid w:val="00B57FB1"/>
    <w:rsid w:val="00B62C74"/>
    <w:rsid w:val="00B63FA9"/>
    <w:rsid w:val="00B65E29"/>
    <w:rsid w:val="00B66ECC"/>
    <w:rsid w:val="00B70B94"/>
    <w:rsid w:val="00B70D43"/>
    <w:rsid w:val="00B71A31"/>
    <w:rsid w:val="00B71ACD"/>
    <w:rsid w:val="00B71C3D"/>
    <w:rsid w:val="00B72D53"/>
    <w:rsid w:val="00B74281"/>
    <w:rsid w:val="00B74F8C"/>
    <w:rsid w:val="00B75254"/>
    <w:rsid w:val="00B76895"/>
    <w:rsid w:val="00B76B3B"/>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3964"/>
    <w:rsid w:val="00B94484"/>
    <w:rsid w:val="00B9681C"/>
    <w:rsid w:val="00BA030D"/>
    <w:rsid w:val="00BA0988"/>
    <w:rsid w:val="00BA11FA"/>
    <w:rsid w:val="00BA2197"/>
    <w:rsid w:val="00BA2DE3"/>
    <w:rsid w:val="00BA3D84"/>
    <w:rsid w:val="00BA403F"/>
    <w:rsid w:val="00BA487D"/>
    <w:rsid w:val="00BA5A2B"/>
    <w:rsid w:val="00BA63C4"/>
    <w:rsid w:val="00BA64BA"/>
    <w:rsid w:val="00BA7018"/>
    <w:rsid w:val="00BA72F9"/>
    <w:rsid w:val="00BA76B3"/>
    <w:rsid w:val="00BA7949"/>
    <w:rsid w:val="00BA794B"/>
    <w:rsid w:val="00BB041B"/>
    <w:rsid w:val="00BB152B"/>
    <w:rsid w:val="00BB1CB8"/>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2048"/>
    <w:rsid w:val="00BC39C5"/>
    <w:rsid w:val="00BC3B40"/>
    <w:rsid w:val="00BC48D5"/>
    <w:rsid w:val="00BC57C0"/>
    <w:rsid w:val="00BD116F"/>
    <w:rsid w:val="00BD1B9B"/>
    <w:rsid w:val="00BD2A4F"/>
    <w:rsid w:val="00BD3073"/>
    <w:rsid w:val="00BD3847"/>
    <w:rsid w:val="00BD38F3"/>
    <w:rsid w:val="00BD420C"/>
    <w:rsid w:val="00BD42FC"/>
    <w:rsid w:val="00BD6AB6"/>
    <w:rsid w:val="00BD6BC6"/>
    <w:rsid w:val="00BD75AB"/>
    <w:rsid w:val="00BD7F16"/>
    <w:rsid w:val="00BE02F1"/>
    <w:rsid w:val="00BE19B0"/>
    <w:rsid w:val="00BE1EA2"/>
    <w:rsid w:val="00BE1F19"/>
    <w:rsid w:val="00BE2231"/>
    <w:rsid w:val="00BE228C"/>
    <w:rsid w:val="00BE2DAA"/>
    <w:rsid w:val="00BE4B59"/>
    <w:rsid w:val="00BE4FC2"/>
    <w:rsid w:val="00BE69C8"/>
    <w:rsid w:val="00BE7144"/>
    <w:rsid w:val="00BE7B05"/>
    <w:rsid w:val="00BF08D3"/>
    <w:rsid w:val="00BF0AC7"/>
    <w:rsid w:val="00BF0DD6"/>
    <w:rsid w:val="00BF2200"/>
    <w:rsid w:val="00BF2B67"/>
    <w:rsid w:val="00BF2F7C"/>
    <w:rsid w:val="00BF3455"/>
    <w:rsid w:val="00BF39AE"/>
    <w:rsid w:val="00BF401A"/>
    <w:rsid w:val="00BF42A8"/>
    <w:rsid w:val="00BF6465"/>
    <w:rsid w:val="00C00C3C"/>
    <w:rsid w:val="00C012B7"/>
    <w:rsid w:val="00C027B3"/>
    <w:rsid w:val="00C02F89"/>
    <w:rsid w:val="00C03A45"/>
    <w:rsid w:val="00C03D16"/>
    <w:rsid w:val="00C03EDD"/>
    <w:rsid w:val="00C040C2"/>
    <w:rsid w:val="00C04BBB"/>
    <w:rsid w:val="00C05060"/>
    <w:rsid w:val="00C052B7"/>
    <w:rsid w:val="00C05804"/>
    <w:rsid w:val="00C0592D"/>
    <w:rsid w:val="00C05CAA"/>
    <w:rsid w:val="00C06244"/>
    <w:rsid w:val="00C0648C"/>
    <w:rsid w:val="00C06C51"/>
    <w:rsid w:val="00C070AF"/>
    <w:rsid w:val="00C07D15"/>
    <w:rsid w:val="00C1070E"/>
    <w:rsid w:val="00C108A2"/>
    <w:rsid w:val="00C10973"/>
    <w:rsid w:val="00C10F2E"/>
    <w:rsid w:val="00C113A2"/>
    <w:rsid w:val="00C11AB9"/>
    <w:rsid w:val="00C13C90"/>
    <w:rsid w:val="00C14748"/>
    <w:rsid w:val="00C14884"/>
    <w:rsid w:val="00C14A12"/>
    <w:rsid w:val="00C152F0"/>
    <w:rsid w:val="00C168AD"/>
    <w:rsid w:val="00C21362"/>
    <w:rsid w:val="00C21983"/>
    <w:rsid w:val="00C21CBE"/>
    <w:rsid w:val="00C22A9B"/>
    <w:rsid w:val="00C22DAB"/>
    <w:rsid w:val="00C235BC"/>
    <w:rsid w:val="00C24FA8"/>
    <w:rsid w:val="00C25755"/>
    <w:rsid w:val="00C25B86"/>
    <w:rsid w:val="00C2610D"/>
    <w:rsid w:val="00C261B8"/>
    <w:rsid w:val="00C30050"/>
    <w:rsid w:val="00C3212B"/>
    <w:rsid w:val="00C35962"/>
    <w:rsid w:val="00C3619A"/>
    <w:rsid w:val="00C36279"/>
    <w:rsid w:val="00C36679"/>
    <w:rsid w:val="00C40B0E"/>
    <w:rsid w:val="00C40E00"/>
    <w:rsid w:val="00C42818"/>
    <w:rsid w:val="00C43DBC"/>
    <w:rsid w:val="00C43E39"/>
    <w:rsid w:val="00C44AC9"/>
    <w:rsid w:val="00C46097"/>
    <w:rsid w:val="00C469F2"/>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6FD9"/>
    <w:rsid w:val="00C57807"/>
    <w:rsid w:val="00C5798B"/>
    <w:rsid w:val="00C6203E"/>
    <w:rsid w:val="00C62E3B"/>
    <w:rsid w:val="00C64EE8"/>
    <w:rsid w:val="00C65357"/>
    <w:rsid w:val="00C65D75"/>
    <w:rsid w:val="00C65F45"/>
    <w:rsid w:val="00C661D5"/>
    <w:rsid w:val="00C66714"/>
    <w:rsid w:val="00C67A56"/>
    <w:rsid w:val="00C7187E"/>
    <w:rsid w:val="00C722B4"/>
    <w:rsid w:val="00C72804"/>
    <w:rsid w:val="00C75A21"/>
    <w:rsid w:val="00C75DE5"/>
    <w:rsid w:val="00C765D4"/>
    <w:rsid w:val="00C76702"/>
    <w:rsid w:val="00C80043"/>
    <w:rsid w:val="00C808BF"/>
    <w:rsid w:val="00C818F7"/>
    <w:rsid w:val="00C823EE"/>
    <w:rsid w:val="00C82559"/>
    <w:rsid w:val="00C84F1C"/>
    <w:rsid w:val="00C850AC"/>
    <w:rsid w:val="00C864BB"/>
    <w:rsid w:val="00C87159"/>
    <w:rsid w:val="00C87AA9"/>
    <w:rsid w:val="00C91A3C"/>
    <w:rsid w:val="00C91F5B"/>
    <w:rsid w:val="00C93996"/>
    <w:rsid w:val="00C95684"/>
    <w:rsid w:val="00C96CF7"/>
    <w:rsid w:val="00CA0AFC"/>
    <w:rsid w:val="00CA14FF"/>
    <w:rsid w:val="00CA1B27"/>
    <w:rsid w:val="00CA2672"/>
    <w:rsid w:val="00CA630D"/>
    <w:rsid w:val="00CA664E"/>
    <w:rsid w:val="00CA6CA0"/>
    <w:rsid w:val="00CB0496"/>
    <w:rsid w:val="00CB070E"/>
    <w:rsid w:val="00CB08FD"/>
    <w:rsid w:val="00CB3320"/>
    <w:rsid w:val="00CB4051"/>
    <w:rsid w:val="00CB55A4"/>
    <w:rsid w:val="00CB55FA"/>
    <w:rsid w:val="00CB70FC"/>
    <w:rsid w:val="00CB7CF9"/>
    <w:rsid w:val="00CC0289"/>
    <w:rsid w:val="00CC1112"/>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5E4A"/>
    <w:rsid w:val="00CD6BDD"/>
    <w:rsid w:val="00CD74F5"/>
    <w:rsid w:val="00CD762C"/>
    <w:rsid w:val="00CE004F"/>
    <w:rsid w:val="00CE23AC"/>
    <w:rsid w:val="00CE2AA3"/>
    <w:rsid w:val="00CE3477"/>
    <w:rsid w:val="00CE4DCD"/>
    <w:rsid w:val="00CE5B6A"/>
    <w:rsid w:val="00CE5E88"/>
    <w:rsid w:val="00CE65F0"/>
    <w:rsid w:val="00CE69CE"/>
    <w:rsid w:val="00CE6A43"/>
    <w:rsid w:val="00CE6D4E"/>
    <w:rsid w:val="00CF1826"/>
    <w:rsid w:val="00CF26CA"/>
    <w:rsid w:val="00CF33AE"/>
    <w:rsid w:val="00CF3F94"/>
    <w:rsid w:val="00CF49DA"/>
    <w:rsid w:val="00CF6C3E"/>
    <w:rsid w:val="00CF74B4"/>
    <w:rsid w:val="00D006B2"/>
    <w:rsid w:val="00D00B32"/>
    <w:rsid w:val="00D00F4B"/>
    <w:rsid w:val="00D01091"/>
    <w:rsid w:val="00D01479"/>
    <w:rsid w:val="00D018F2"/>
    <w:rsid w:val="00D020BF"/>
    <w:rsid w:val="00D0219E"/>
    <w:rsid w:val="00D03636"/>
    <w:rsid w:val="00D03D4E"/>
    <w:rsid w:val="00D04646"/>
    <w:rsid w:val="00D064B5"/>
    <w:rsid w:val="00D06A6A"/>
    <w:rsid w:val="00D079EB"/>
    <w:rsid w:val="00D07F42"/>
    <w:rsid w:val="00D107C8"/>
    <w:rsid w:val="00D1081A"/>
    <w:rsid w:val="00D10A7F"/>
    <w:rsid w:val="00D116A8"/>
    <w:rsid w:val="00D1173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33717"/>
    <w:rsid w:val="00D341CD"/>
    <w:rsid w:val="00D34E60"/>
    <w:rsid w:val="00D356E4"/>
    <w:rsid w:val="00D367C8"/>
    <w:rsid w:val="00D37BF6"/>
    <w:rsid w:val="00D37E63"/>
    <w:rsid w:val="00D402D1"/>
    <w:rsid w:val="00D40388"/>
    <w:rsid w:val="00D403F6"/>
    <w:rsid w:val="00D4067B"/>
    <w:rsid w:val="00D44749"/>
    <w:rsid w:val="00D44ECA"/>
    <w:rsid w:val="00D479BD"/>
    <w:rsid w:val="00D50B0A"/>
    <w:rsid w:val="00D51623"/>
    <w:rsid w:val="00D5379A"/>
    <w:rsid w:val="00D543BC"/>
    <w:rsid w:val="00D54410"/>
    <w:rsid w:val="00D55422"/>
    <w:rsid w:val="00D55634"/>
    <w:rsid w:val="00D55FAE"/>
    <w:rsid w:val="00D562BF"/>
    <w:rsid w:val="00D60102"/>
    <w:rsid w:val="00D6034F"/>
    <w:rsid w:val="00D6107F"/>
    <w:rsid w:val="00D613AD"/>
    <w:rsid w:val="00D642AA"/>
    <w:rsid w:val="00D64957"/>
    <w:rsid w:val="00D65962"/>
    <w:rsid w:val="00D65D28"/>
    <w:rsid w:val="00D66650"/>
    <w:rsid w:val="00D670F7"/>
    <w:rsid w:val="00D67D31"/>
    <w:rsid w:val="00D70F91"/>
    <w:rsid w:val="00D71AD0"/>
    <w:rsid w:val="00D73174"/>
    <w:rsid w:val="00D73402"/>
    <w:rsid w:val="00D75204"/>
    <w:rsid w:val="00D76E19"/>
    <w:rsid w:val="00D80583"/>
    <w:rsid w:val="00D8059F"/>
    <w:rsid w:val="00D818D6"/>
    <w:rsid w:val="00D81A04"/>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5C12"/>
    <w:rsid w:val="00DA7EC7"/>
    <w:rsid w:val="00DB0884"/>
    <w:rsid w:val="00DB0D3B"/>
    <w:rsid w:val="00DB1BA3"/>
    <w:rsid w:val="00DB2592"/>
    <w:rsid w:val="00DC0242"/>
    <w:rsid w:val="00DC0350"/>
    <w:rsid w:val="00DC0ADD"/>
    <w:rsid w:val="00DC1900"/>
    <w:rsid w:val="00DC1EA8"/>
    <w:rsid w:val="00DC31CE"/>
    <w:rsid w:val="00DC4335"/>
    <w:rsid w:val="00DC75DD"/>
    <w:rsid w:val="00DC7E88"/>
    <w:rsid w:val="00DC7F31"/>
    <w:rsid w:val="00DD085A"/>
    <w:rsid w:val="00DD0FCE"/>
    <w:rsid w:val="00DD29AC"/>
    <w:rsid w:val="00DD37B3"/>
    <w:rsid w:val="00DD39DD"/>
    <w:rsid w:val="00DD5469"/>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201E0"/>
    <w:rsid w:val="00E203A2"/>
    <w:rsid w:val="00E20D32"/>
    <w:rsid w:val="00E21655"/>
    <w:rsid w:val="00E217FB"/>
    <w:rsid w:val="00E2259D"/>
    <w:rsid w:val="00E2538B"/>
    <w:rsid w:val="00E25995"/>
    <w:rsid w:val="00E273C0"/>
    <w:rsid w:val="00E276BF"/>
    <w:rsid w:val="00E278D5"/>
    <w:rsid w:val="00E27C0A"/>
    <w:rsid w:val="00E30716"/>
    <w:rsid w:val="00E30F09"/>
    <w:rsid w:val="00E315A3"/>
    <w:rsid w:val="00E31715"/>
    <w:rsid w:val="00E32252"/>
    <w:rsid w:val="00E3304E"/>
    <w:rsid w:val="00E340AB"/>
    <w:rsid w:val="00E3509F"/>
    <w:rsid w:val="00E36003"/>
    <w:rsid w:val="00E368E6"/>
    <w:rsid w:val="00E37CD7"/>
    <w:rsid w:val="00E37F88"/>
    <w:rsid w:val="00E408B4"/>
    <w:rsid w:val="00E40FC5"/>
    <w:rsid w:val="00E4219E"/>
    <w:rsid w:val="00E4241C"/>
    <w:rsid w:val="00E428E3"/>
    <w:rsid w:val="00E43222"/>
    <w:rsid w:val="00E4354C"/>
    <w:rsid w:val="00E474AC"/>
    <w:rsid w:val="00E51835"/>
    <w:rsid w:val="00E5249F"/>
    <w:rsid w:val="00E525D8"/>
    <w:rsid w:val="00E5268A"/>
    <w:rsid w:val="00E53FA1"/>
    <w:rsid w:val="00E54611"/>
    <w:rsid w:val="00E559A7"/>
    <w:rsid w:val="00E56922"/>
    <w:rsid w:val="00E638FF"/>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7E34"/>
    <w:rsid w:val="00E801F0"/>
    <w:rsid w:val="00E81A01"/>
    <w:rsid w:val="00E8216E"/>
    <w:rsid w:val="00E8237F"/>
    <w:rsid w:val="00E82611"/>
    <w:rsid w:val="00E829C3"/>
    <w:rsid w:val="00E82B1B"/>
    <w:rsid w:val="00E82F8D"/>
    <w:rsid w:val="00E843E1"/>
    <w:rsid w:val="00E869B1"/>
    <w:rsid w:val="00E86DB8"/>
    <w:rsid w:val="00E914E2"/>
    <w:rsid w:val="00E9150A"/>
    <w:rsid w:val="00E91779"/>
    <w:rsid w:val="00E940CB"/>
    <w:rsid w:val="00E948F0"/>
    <w:rsid w:val="00E94DE3"/>
    <w:rsid w:val="00EA012E"/>
    <w:rsid w:val="00EA0537"/>
    <w:rsid w:val="00EA1764"/>
    <w:rsid w:val="00EA2156"/>
    <w:rsid w:val="00EA2EF9"/>
    <w:rsid w:val="00EA437F"/>
    <w:rsid w:val="00EA52D5"/>
    <w:rsid w:val="00EB00B3"/>
    <w:rsid w:val="00EB0A25"/>
    <w:rsid w:val="00EB0ABC"/>
    <w:rsid w:val="00EB1026"/>
    <w:rsid w:val="00EB1290"/>
    <w:rsid w:val="00EB296B"/>
    <w:rsid w:val="00EB491B"/>
    <w:rsid w:val="00EB4D0F"/>
    <w:rsid w:val="00EB6166"/>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F0E27"/>
    <w:rsid w:val="00EF26C8"/>
    <w:rsid w:val="00EF3353"/>
    <w:rsid w:val="00EF3575"/>
    <w:rsid w:val="00EF4119"/>
    <w:rsid w:val="00EF4580"/>
    <w:rsid w:val="00EF56A3"/>
    <w:rsid w:val="00EF645F"/>
    <w:rsid w:val="00EF68F7"/>
    <w:rsid w:val="00F00328"/>
    <w:rsid w:val="00F022A1"/>
    <w:rsid w:val="00F0480E"/>
    <w:rsid w:val="00F053B1"/>
    <w:rsid w:val="00F07728"/>
    <w:rsid w:val="00F07929"/>
    <w:rsid w:val="00F15524"/>
    <w:rsid w:val="00F15A2F"/>
    <w:rsid w:val="00F15DB8"/>
    <w:rsid w:val="00F16095"/>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0BD"/>
    <w:rsid w:val="00F426B1"/>
    <w:rsid w:val="00F4344B"/>
    <w:rsid w:val="00F469A2"/>
    <w:rsid w:val="00F46C36"/>
    <w:rsid w:val="00F47602"/>
    <w:rsid w:val="00F47917"/>
    <w:rsid w:val="00F47FF2"/>
    <w:rsid w:val="00F515A2"/>
    <w:rsid w:val="00F5204E"/>
    <w:rsid w:val="00F52C75"/>
    <w:rsid w:val="00F52E33"/>
    <w:rsid w:val="00F536C5"/>
    <w:rsid w:val="00F53A76"/>
    <w:rsid w:val="00F55682"/>
    <w:rsid w:val="00F565E0"/>
    <w:rsid w:val="00F57481"/>
    <w:rsid w:val="00F57621"/>
    <w:rsid w:val="00F62F17"/>
    <w:rsid w:val="00F6352E"/>
    <w:rsid w:val="00F636B5"/>
    <w:rsid w:val="00F638FD"/>
    <w:rsid w:val="00F64DD0"/>
    <w:rsid w:val="00F67F48"/>
    <w:rsid w:val="00F7031A"/>
    <w:rsid w:val="00F70BC4"/>
    <w:rsid w:val="00F72519"/>
    <w:rsid w:val="00F72656"/>
    <w:rsid w:val="00F727B5"/>
    <w:rsid w:val="00F72D3B"/>
    <w:rsid w:val="00F733C7"/>
    <w:rsid w:val="00F746E7"/>
    <w:rsid w:val="00F74708"/>
    <w:rsid w:val="00F7501A"/>
    <w:rsid w:val="00F754CF"/>
    <w:rsid w:val="00F767F0"/>
    <w:rsid w:val="00F772DD"/>
    <w:rsid w:val="00F77A2C"/>
    <w:rsid w:val="00F8068A"/>
    <w:rsid w:val="00F80BEB"/>
    <w:rsid w:val="00F823B3"/>
    <w:rsid w:val="00F824F3"/>
    <w:rsid w:val="00F8336F"/>
    <w:rsid w:val="00F86813"/>
    <w:rsid w:val="00F86DDE"/>
    <w:rsid w:val="00F87CC4"/>
    <w:rsid w:val="00F90D6D"/>
    <w:rsid w:val="00F91CB2"/>
    <w:rsid w:val="00F923B7"/>
    <w:rsid w:val="00F9475F"/>
    <w:rsid w:val="00F949AD"/>
    <w:rsid w:val="00F953A7"/>
    <w:rsid w:val="00F963C6"/>
    <w:rsid w:val="00F9645E"/>
    <w:rsid w:val="00F96BA8"/>
    <w:rsid w:val="00F971B1"/>
    <w:rsid w:val="00F97846"/>
    <w:rsid w:val="00F97BEA"/>
    <w:rsid w:val="00F97F47"/>
    <w:rsid w:val="00FA1F6F"/>
    <w:rsid w:val="00FA29CA"/>
    <w:rsid w:val="00FA3428"/>
    <w:rsid w:val="00FA34BE"/>
    <w:rsid w:val="00FA5E79"/>
    <w:rsid w:val="00FA5EB4"/>
    <w:rsid w:val="00FA6A23"/>
    <w:rsid w:val="00FA6B37"/>
    <w:rsid w:val="00FB0F7E"/>
    <w:rsid w:val="00FB1D4B"/>
    <w:rsid w:val="00FB3E32"/>
    <w:rsid w:val="00FB4BDD"/>
    <w:rsid w:val="00FB6F49"/>
    <w:rsid w:val="00FB73BC"/>
    <w:rsid w:val="00FB76B5"/>
    <w:rsid w:val="00FB773F"/>
    <w:rsid w:val="00FC0ADE"/>
    <w:rsid w:val="00FC0C70"/>
    <w:rsid w:val="00FC238F"/>
    <w:rsid w:val="00FC7D80"/>
    <w:rsid w:val="00FD00E5"/>
    <w:rsid w:val="00FD044D"/>
    <w:rsid w:val="00FD1004"/>
    <w:rsid w:val="00FD1014"/>
    <w:rsid w:val="00FD1993"/>
    <w:rsid w:val="00FD1FAA"/>
    <w:rsid w:val="00FD39BC"/>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834"/>
    <w:rsid w:val="00FF1D9B"/>
    <w:rsid w:val="00FF2A5B"/>
    <w:rsid w:val="00FF34BE"/>
    <w:rsid w:val="00FF3506"/>
    <w:rsid w:val="00FF3EC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app.diagrams.net/"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0FC1A9-7AD3-45A0-A667-FC3432EA3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87</Pages>
  <Words>47316</Words>
  <Characters>269707</Characters>
  <Application>Microsoft Office Word</Application>
  <DocSecurity>0</DocSecurity>
  <Lines>2247</Lines>
  <Paragraphs>632</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16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32</cp:revision>
  <cp:lastPrinted>2021-03-28T21:01:00Z</cp:lastPrinted>
  <dcterms:created xsi:type="dcterms:W3CDTF">2021-05-13T18:35:00Z</dcterms:created>
  <dcterms:modified xsi:type="dcterms:W3CDTF">2021-05-13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